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16sdtfl w16du wp14">
  <w:body>
    <w:p w:rsidRPr="00E04233" w:rsidR="002C397A" w:rsidRDefault="00B84B78" w14:paraId="31D48064" w14:textId="774F9851">
      <w:pPr>
        <w:pStyle w:val="Heading1"/>
      </w:pPr>
      <w:commentRangeStart w:id="0"/>
      <w:commentRangeStart w:id="1"/>
      <w:commentRangeStart w:id="2"/>
      <w:commentRangeStart w:id="3"/>
      <w:r w:rsidRPr="00E04233">
        <w:t>Introduction To</w:t>
      </w:r>
      <w:r w:rsidRPr="00E04233" w:rsidR="00CB122C">
        <w:t xml:space="preserve"> Writing Chapters In </w:t>
      </w:r>
      <w:r w:rsidRPr="00E04233" w:rsidR="00530128">
        <w:t>Microsoft Word (.docx)</w:t>
      </w:r>
      <w:commentRangeEnd w:id="0"/>
      <w:r w:rsidRPr="00E04233" w:rsidR="0097049D">
        <w:rPr>
          <w:rStyle w:val="CommentReference"/>
        </w:rPr>
        <w:commentReference w:id="0"/>
      </w:r>
      <w:commentRangeEnd w:id="1"/>
      <w:r w:rsidRPr="00E04233" w:rsidR="0097049D">
        <w:rPr>
          <w:rStyle w:val="CommentReference"/>
        </w:rPr>
        <w:commentReference w:id="1"/>
      </w:r>
      <w:commentRangeEnd w:id="2"/>
      <w:r w:rsidRPr="00E04233" w:rsidR="0097049D">
        <w:rPr>
          <w:rStyle w:val="CommentReference"/>
        </w:rPr>
        <w:commentReference w:id="2"/>
      </w:r>
      <w:commentRangeEnd w:id="3"/>
      <w:r w:rsidRPr="00E04233" w:rsidR="00CB10D2">
        <w:rPr>
          <w:rStyle w:val="CommentReference"/>
          <w:rFonts w:asciiTheme="minorHAnsi" w:hAnsiTheme="minorHAnsi" w:eastAsiaTheme="minorHAnsi" w:cstheme="minorBidi"/>
          <w:b w:val="0"/>
          <w:bCs w:val="0"/>
          <w:color w:val="auto"/>
        </w:rPr>
        <w:commentReference w:id="3"/>
      </w:r>
    </w:p>
    <w:p w:rsidRPr="00E04233" w:rsidR="004F7245" w:rsidP="004F7245" w:rsidRDefault="007F1CA8" w14:paraId="7FBFDBB7" w14:textId="7D41BB50">
      <w:pPr>
        <w:pStyle w:val="Heading2"/>
      </w:pPr>
      <w:bookmarkStart w:name="headers" w:id="5"/>
      <w:r w:rsidRPr="00E04233">
        <w:t>Styles</w:t>
      </w:r>
    </w:p>
    <w:p w:rsidRPr="00E04233" w:rsidR="000037CC" w:rsidP="11999AEA" w:rsidRDefault="000037CC" w14:paraId="30F216EC" w14:textId="43934BD1">
      <w:pPr>
        <w:pStyle w:val="BodyText"/>
        <w:jc w:val="both"/>
      </w:pPr>
      <w:r w:rsidRPr="00E04233">
        <w:t xml:space="preserve">We would like to </w:t>
      </w:r>
      <w:r w:rsidRPr="00E04233" w:rsidR="008E7EF6">
        <w:t>emphasize</w:t>
      </w:r>
      <w:r w:rsidRPr="00E04233">
        <w:t xml:space="preserve"> </w:t>
      </w:r>
      <w:r w:rsidRPr="00E04233" w:rsidR="008E7EF6">
        <w:t>the importance of MS Word</w:t>
      </w:r>
      <w:r w:rsidRPr="00E04233" w:rsidR="0082633F">
        <w:t xml:space="preserve"> styles</w:t>
      </w:r>
      <w:r w:rsidRPr="00E04233" w:rsidR="008E7EF6">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Pr="00E04233" w:rsidR="004F7245">
        <w:t xml:space="preserve"> The</w:t>
      </w:r>
      <w:r w:rsidRPr="00E04233" w:rsidR="43BFFDDD">
        <w:t>y</w:t>
      </w:r>
      <w:r w:rsidRPr="00E04233" w:rsidR="004F7245">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Pr="00E04233" w:rsidR="0A0E92D9">
        <w:t>has</w:t>
      </w:r>
      <w:r w:rsidRPr="00E04233" w:rsidR="004F7245">
        <w:t xml:space="preserve"> seen lots and lots of </w:t>
      </w:r>
      <w:r w:rsidRPr="00E04233" w:rsidR="007F1CA8">
        <w:t>text</w:t>
      </w:r>
      <w:r w:rsidRPr="00E04233" w:rsidR="004F7245">
        <w:t xml:space="preserve"> and developed an intuition</w:t>
      </w:r>
      <w:r w:rsidRPr="00E04233" w:rsidR="007F1CA8">
        <w:t xml:space="preserve"> in this regard</w:t>
      </w:r>
      <w:r w:rsidRPr="00E04233" w:rsidR="004F7245">
        <w:t>.</w:t>
      </w:r>
      <w:r w:rsidRPr="00E04233" w:rsidR="007F1CA8">
        <w:t xml:space="preserve"> For instructions run by a computer, this task is not so simple.</w:t>
      </w:r>
    </w:p>
    <w:p w:rsidRPr="00E04233" w:rsidR="004F7245" w:rsidP="00363A63" w:rsidRDefault="007F1CA8" w14:paraId="140D8419" w14:textId="39D92B81">
      <w:pPr>
        <w:pStyle w:val="BodyText"/>
        <w:jc w:val="both"/>
      </w:pPr>
      <w:r w:rsidRPr="00E04233">
        <w:t xml:space="preserve">This is why you must use MS Word styles </w:t>
      </w:r>
      <w:r w:rsidRPr="00E04233" w:rsidR="1B1B819B">
        <w:t>for</w:t>
      </w:r>
      <w:r w:rsidRPr="00E04233">
        <w:t xml:space="preserve"> the computer to transform your manuscript into a book.</w:t>
      </w:r>
    </w:p>
    <w:p w:rsidRPr="00E04233" w:rsidR="009F76C1" w:rsidP="00363A63" w:rsidRDefault="009F76C1" w14:paraId="0476CCBE" w14:textId="74346A73">
      <w:pPr>
        <w:pStyle w:val="BodyText"/>
        <w:jc w:val="both"/>
      </w:pPr>
      <w:r w:rsidRPr="00E04233">
        <w:t xml:space="preserve">In order to choose a style, first find the “Home” tab at the top of your MS Word window. Secondly, either select a </w:t>
      </w:r>
      <w:r w:rsidRPr="00E04233" w:rsidR="007E73BE">
        <w:t>one of the visible styles from</w:t>
      </w:r>
      <w:r w:rsidRPr="00E04233">
        <w:t xml:space="preserve"> the “Styles” box or click the “⊽” button on the right, choose “Apply Styles” and enter the name of a style you need. </w:t>
      </w:r>
      <w:r w:rsidRPr="00E04233" w:rsidR="002A7B04">
        <w:fldChar w:fldCharType="begin"/>
      </w:r>
      <w:r w:rsidRPr="00E04233" w:rsidR="002A7B04">
        <w:instrText xml:space="preserve"> REF _Ref168392719 \h </w:instrText>
      </w:r>
      <w:r w:rsidRPr="00E04233" w:rsidR="00E04233">
        <w:instrText xml:space="preserve"> \* MERGEFORMAT </w:instrText>
      </w:r>
      <w:r w:rsidRPr="00E04233" w:rsidR="002A7B04">
        <w:fldChar w:fldCharType="separate"/>
      </w:r>
      <w:r w:rsidRPr="00E04233" w:rsidR="00A94C10">
        <w:t xml:space="preserve">Figure </w:t>
      </w:r>
      <w:r w:rsidRPr="00E04233" w:rsidR="00A94C10">
        <w:rPr>
          <w:noProof/>
        </w:rPr>
        <w:t>1</w:t>
      </w:r>
      <w:r w:rsidRPr="00E04233" w:rsidR="002A7B04">
        <w:fldChar w:fldCharType="end"/>
      </w:r>
      <w:r w:rsidRPr="00E04233" w:rsidR="002A7B04">
        <w:t xml:space="preserve"> </w:t>
      </w:r>
      <w:r w:rsidRPr="00E04233">
        <w:t>shows you how to do it. In</w:t>
      </w:r>
      <w:r w:rsidRPr="00E04233" w:rsidR="00405562">
        <w:t xml:space="preserve"> </w:t>
      </w:r>
      <w:r w:rsidRPr="00E04233" w:rsidR="000A1236">
        <w:fldChar w:fldCharType="begin"/>
      </w:r>
      <w:r w:rsidRPr="00E04233" w:rsidR="000A1236">
        <w:instrText xml:space="preserve"> REF _Ref168392886 \h </w:instrText>
      </w:r>
      <w:r w:rsidRPr="00E04233" w:rsidR="00E04233">
        <w:instrText xml:space="preserve"> \* MERGEFORMAT </w:instrText>
      </w:r>
      <w:r w:rsidRPr="00E04233" w:rsidR="000A1236">
        <w:fldChar w:fldCharType="separate"/>
      </w:r>
      <w:r w:rsidRPr="00E04233" w:rsidR="00A94C10">
        <w:t xml:space="preserve">Table </w:t>
      </w:r>
      <w:r w:rsidRPr="00E04233" w:rsidR="00A94C10">
        <w:rPr>
          <w:noProof/>
        </w:rPr>
        <w:t>1</w:t>
      </w:r>
      <w:r w:rsidRPr="00E04233" w:rsidR="00A94C10">
        <w:t xml:space="preserve">: </w:t>
      </w:r>
      <w:r w:rsidRPr="00E04233" w:rsidR="000A1236">
        <w:fldChar w:fldCharType="end"/>
      </w:r>
      <w:r w:rsidRPr="00E04233">
        <w:t xml:space="preserve"> you can find the most important </w:t>
      </w:r>
      <w:r w:rsidRPr="00E04233" w:rsidR="00DB413F">
        <w:t xml:space="preserve">MS Word </w:t>
      </w:r>
      <w:r w:rsidRPr="00E04233">
        <w:t>styles</w:t>
      </w:r>
      <w:r w:rsidRPr="00E04233" w:rsidR="00DB413F">
        <w:t xml:space="preserve"> you can use.</w:t>
      </w:r>
    </w:p>
    <w:p w:rsidRPr="00E04233" w:rsidR="00901F4F" w:rsidP="00901F4F" w:rsidRDefault="00901F4F" w14:paraId="561E0CE0" w14:textId="76B53F60">
      <w:pPr>
        <w:pStyle w:val="Caption"/>
        <w:rPr>
          <w:i/>
          <w:iCs/>
        </w:rPr>
      </w:pPr>
      <w:bookmarkStart w:name="_Ref168392719" w:id="9"/>
      <w:bookmarkStart w:name="_Ref157163493" w:id="10"/>
      <w:bookmarkStart w:name="_Toc187994022" w:id="11"/>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Pr="00E04233" w:rsidR="00EF7F6D">
        <w:rPr>
          <w:b/>
          <w:bCs/>
          <w:iCs/>
          <w:noProof/>
        </w:rPr>
        <w:t>1</w:t>
      </w:r>
      <w:r w:rsidRPr="00E04233">
        <w:rPr>
          <w:b/>
          <w:bCs/>
          <w:i/>
          <w:iCs/>
          <w:noProof/>
        </w:rPr>
        <w:fldChar w:fldCharType="end"/>
      </w:r>
      <w:bookmarkEnd w:id="9"/>
      <w:r w:rsidRPr="00E04233" w:rsidR="003633E0">
        <w:rPr>
          <w:b/>
          <w:bCs/>
          <w:iCs/>
        </w:rPr>
        <w:t>:</w:t>
      </w:r>
      <w:r w:rsidRPr="00E04233">
        <w:rPr>
          <w:iCs/>
        </w:rPr>
        <w:t xml:space="preserve"> How to select </w:t>
      </w:r>
      <w:r w:rsidRPr="00E04233" w:rsidR="000A493C">
        <w:rPr>
          <w:iCs/>
        </w:rPr>
        <w:t xml:space="preserve">a </w:t>
      </w:r>
      <w:r w:rsidRPr="00E04233" w:rsidR="32DE741D">
        <w:rPr>
          <w:iCs/>
        </w:rPr>
        <w:t>MS</w:t>
      </w:r>
      <w:r w:rsidRPr="00E04233">
        <w:rPr>
          <w:iCs/>
        </w:rPr>
        <w:t xml:space="preserve"> Word style</w:t>
      </w:r>
      <w:r w:rsidRPr="00E04233" w:rsidR="001746F7">
        <w:rPr>
          <w:iCs/>
        </w:rPr>
        <w:t>.</w:t>
      </w:r>
      <w:bookmarkEnd w:id="10"/>
      <w:bookmarkEnd w:id="11"/>
    </w:p>
    <w:p w:rsidRPr="00E04233" w:rsidR="0073782C" w:rsidP="00EE1DD5" w:rsidRDefault="00901F4F" w14:paraId="44D92DC3" w14:textId="47815D57">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345"/>
        <w:gridCol w:w="8000"/>
      </w:tblGrid>
      <w:tr w:rsidRPr="00E04233" w:rsidR="00B20BBE" w:rsidTr="005664B1" w14:paraId="3E767301" w14:textId="77777777">
        <w:trPr>
          <w:trHeight w:val="300"/>
        </w:trPr>
        <w:tc>
          <w:tcPr>
            <w:tcW w:w="1345" w:type="dxa"/>
            <w:shd w:val="clear" w:color="auto" w:fill="auto"/>
            <w:vAlign w:val="center"/>
            <w:hideMark/>
          </w:tcPr>
          <w:p w:rsidRPr="00E04233" w:rsidR="00B20BBE" w:rsidP="005664B1" w:rsidRDefault="00B20BBE" w14:paraId="5568FF72" w14:textId="0150AA56">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rsidRPr="00E04233" w:rsidR="00B20BBE" w:rsidP="005664B1" w:rsidRDefault="00EC57A8" w14:paraId="381CA86F" w14:textId="0A953A04">
            <w:pPr>
              <w:spacing w:after="0"/>
              <w:textAlignment w:val="baseline"/>
              <w:rPr>
                <w:rFonts w:eastAsia="Times New Roman" w:cs="Calibri"/>
                <w:sz w:val="18"/>
                <w:szCs w:val="18"/>
              </w:rPr>
            </w:pPr>
            <w:r w:rsidRPr="00E04233">
              <w:rPr>
                <w:rFonts w:eastAsia="Times New Roman" w:cs="Calibri"/>
                <w:sz w:val="18"/>
                <w:szCs w:val="18"/>
              </w:rPr>
              <w:t>./assets/02_introduction_to_docx/</w:t>
            </w:r>
            <w:r w:rsidRPr="00E04233" w:rsidR="00643FF7">
              <w:rPr>
                <w:rFonts w:eastAsia="Times New Roman" w:cs="Calibri"/>
                <w:sz w:val="18"/>
                <w:szCs w:val="18"/>
              </w:rPr>
              <w:t>how-to-select-a-MS-Word_style.gif</w:t>
            </w:r>
          </w:p>
        </w:tc>
      </w:tr>
      <w:tr w:rsidRPr="00E04233" w:rsidR="005A7D09" w:rsidTr="005664B1" w14:paraId="6CF456A3" w14:textId="77777777">
        <w:trPr>
          <w:trHeight w:val="300"/>
        </w:trPr>
        <w:tc>
          <w:tcPr>
            <w:tcW w:w="1345" w:type="dxa"/>
            <w:shd w:val="clear" w:color="auto" w:fill="auto"/>
            <w:vAlign w:val="center"/>
          </w:tcPr>
          <w:p w:rsidRPr="00E04233" w:rsidR="005A7D09" w:rsidP="005664B1" w:rsidRDefault="00EC57A8" w14:paraId="087DBEAB" w14:textId="04EB9BA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per</w:t>
            </w:r>
            <w:r w:rsidR="00D871E0">
              <w:rPr>
                <w:rFonts w:ascii="Calibri" w:hAnsi="Calibri" w:eastAsia="Times New Roman" w:cs="Calibri"/>
                <w:sz w:val="18"/>
                <w:szCs w:val="18"/>
              </w:rPr>
              <w:t>-input</w:t>
            </w:r>
            <w:r w:rsidRPr="00E04233">
              <w:rPr>
                <w:rFonts w:ascii="Calibri" w:hAnsi="Calibri" w:eastAsia="Times New Roman" w:cs="Calibri"/>
                <w:b/>
                <w:bCs/>
                <w:sz w:val="18"/>
                <w:szCs w:val="18"/>
              </w:rPr>
              <w:t> </w:t>
            </w:r>
          </w:p>
        </w:tc>
        <w:tc>
          <w:tcPr>
            <w:tcW w:w="8000" w:type="dxa"/>
            <w:shd w:val="clear" w:color="auto" w:fill="auto"/>
            <w:vAlign w:val="center"/>
          </w:tcPr>
          <w:p w:rsidRPr="00E04233" w:rsidR="005A7D09" w:rsidP="005664B1" w:rsidRDefault="00EC57A8" w14:paraId="5B086AC1" w14:textId="7C5A648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assets/02_introduction_to_docx/</w:t>
            </w:r>
            <w:r w:rsidRPr="00E04233" w:rsidR="005A7D09">
              <w:rPr>
                <w:rFonts w:ascii="Calibri" w:hAnsi="Calibri" w:eastAsia="Times New Roman" w:cs="Calibri"/>
                <w:sz w:val="18"/>
                <w:szCs w:val="18"/>
              </w:rPr>
              <w:t>how-to-select-a-MS-Word_style_paper_version.png</w:t>
            </w:r>
          </w:p>
        </w:tc>
      </w:tr>
      <w:tr w:rsidRPr="00E04233" w:rsidR="00B20BBE" w:rsidTr="005664B1" w14:paraId="190A2CFB" w14:textId="77777777">
        <w:trPr>
          <w:trHeight w:val="300"/>
        </w:trPr>
        <w:tc>
          <w:tcPr>
            <w:tcW w:w="1345" w:type="dxa"/>
            <w:shd w:val="clear" w:color="auto" w:fill="auto"/>
            <w:vAlign w:val="center"/>
          </w:tcPr>
          <w:p w:rsidRPr="00E04233" w:rsidR="00B20BBE" w:rsidP="005664B1" w:rsidRDefault="00B20BBE" w14:paraId="6AA2737C" w14:textId="30690678">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 xml:space="preserve">##Alt </w:t>
            </w:r>
            <w:proofErr w:type="spellStart"/>
            <w:r w:rsidRPr="00E04233">
              <w:rPr>
                <w:rFonts w:ascii="Calibri" w:hAnsi="Calibri" w:eastAsia="Times New Roman" w:cs="Calibri"/>
                <w:sz w:val="18"/>
                <w:szCs w:val="18"/>
                <w:lang w:val="fr-FR"/>
              </w:rPr>
              <w:t>text</w:t>
            </w:r>
            <w:proofErr w:type="spellEnd"/>
          </w:p>
        </w:tc>
        <w:tc>
          <w:tcPr>
            <w:tcW w:w="8000" w:type="dxa"/>
            <w:shd w:val="clear" w:color="auto" w:fill="auto"/>
            <w:vAlign w:val="center"/>
          </w:tcPr>
          <w:p w:rsidRPr="00E04233" w:rsidR="00B20BBE" w:rsidP="005664B1" w:rsidRDefault="00053C1C" w14:paraId="75354E4F" w14:textId="0B297806">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 xml:space="preserve">Screen recording of </w:t>
            </w:r>
            <w:r w:rsidRPr="00E04233" w:rsidR="00ED3D7B">
              <w:rPr>
                <w:rFonts w:ascii="Calibri" w:hAnsi="Calibri" w:eastAsia="Times New Roman" w:cs="Calibri"/>
                <w:sz w:val="18"/>
                <w:szCs w:val="18"/>
              </w:rPr>
              <w:t>selecting MS Word style</w:t>
            </w:r>
          </w:p>
        </w:tc>
      </w:tr>
      <w:tr w:rsidRPr="00E04233" w:rsidR="00BF76DC" w:rsidTr="005664B1" w14:paraId="74D023B2" w14:textId="77777777">
        <w:trPr>
          <w:trHeight w:val="300"/>
        </w:trPr>
        <w:tc>
          <w:tcPr>
            <w:tcW w:w="1345" w:type="dxa"/>
            <w:shd w:val="clear" w:color="auto" w:fill="auto"/>
            <w:vAlign w:val="center"/>
          </w:tcPr>
          <w:p w:rsidRPr="00E04233" w:rsidR="00BF76DC" w:rsidP="005664B1" w:rsidRDefault="00232207" w14:paraId="0F3809F9" w14:textId="4B18C680">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Author</w:t>
            </w:r>
          </w:p>
        </w:tc>
        <w:tc>
          <w:tcPr>
            <w:tcW w:w="8000" w:type="dxa"/>
            <w:shd w:val="clear" w:color="auto" w:fill="auto"/>
            <w:vAlign w:val="center"/>
          </w:tcPr>
          <w:p w:rsidRPr="00E04233" w:rsidR="00BF76DC" w:rsidP="005664B1" w:rsidRDefault="00F53523" w14:paraId="73E35F69" w14:textId="5A76A1BC">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Paweł Kamiński</w:t>
            </w:r>
          </w:p>
        </w:tc>
      </w:tr>
      <w:tr w:rsidRPr="00E04233" w:rsidR="00434B4D" w:rsidTr="005664B1" w14:paraId="687C6E0E" w14:textId="77777777">
        <w:trPr>
          <w:trHeight w:val="300"/>
        </w:trPr>
        <w:tc>
          <w:tcPr>
            <w:tcW w:w="1345" w:type="dxa"/>
            <w:shd w:val="clear" w:color="auto" w:fill="auto"/>
            <w:vAlign w:val="center"/>
          </w:tcPr>
          <w:p w:rsidRPr="00E04233" w:rsidR="00434B4D" w:rsidP="005664B1" w:rsidRDefault="002568E6" w14:paraId="7BB72304" w14:textId="1083EEB3">
            <w:pPr>
              <w:spacing w:after="0"/>
              <w:textAlignment w:val="baseline"/>
              <w:rPr>
                <w:rFonts w:ascii="Calibri" w:hAnsi="Calibri" w:eastAsia="Times New Roman" w:cs="Calibri"/>
                <w:sz w:val="18"/>
                <w:szCs w:val="18"/>
                <w:lang w:val="fr-FR"/>
              </w:rPr>
            </w:pPr>
            <w:r w:rsidRPr="00E04233">
              <w:rPr>
                <w:rFonts w:ascii="Calibri" w:hAnsi="Calibri" w:eastAsia="Times New Roman" w:cs="Calibri"/>
                <w:sz w:val="18"/>
                <w:szCs w:val="18"/>
                <w:lang w:val="fr-FR"/>
              </w:rPr>
              <w:t>##Source</w:t>
            </w:r>
          </w:p>
        </w:tc>
        <w:tc>
          <w:tcPr>
            <w:tcW w:w="8000" w:type="dxa"/>
            <w:shd w:val="clear" w:color="auto" w:fill="auto"/>
            <w:vAlign w:val="center"/>
          </w:tcPr>
          <w:p w:rsidRPr="00E04233" w:rsidR="00434B4D" w:rsidP="005664B1" w:rsidRDefault="00EA5754" w14:paraId="3BC75108" w14:textId="3F8A9B9E">
            <w:pPr>
              <w:spacing w:after="0"/>
              <w:textAlignment w:val="baseline"/>
              <w:rPr>
                <w:rFonts w:ascii="Calibri" w:hAnsi="Calibri" w:eastAsia="Times New Roman" w:cs="Calibri"/>
                <w:sz w:val="18"/>
                <w:szCs w:val="18"/>
              </w:rPr>
            </w:pPr>
            <w:r w:rsidRPr="00E04233">
              <w:rPr>
                <w:rFonts w:ascii="Calibri" w:hAnsi="Calibri" w:eastAsia="Times New Roman" w:cs="Calibri"/>
                <w:sz w:val="18"/>
                <w:szCs w:val="18"/>
              </w:rPr>
              <w:t>R</w:t>
            </w:r>
            <w:r w:rsidRPr="00E04233" w:rsidR="002568E6">
              <w:rPr>
                <w:rFonts w:ascii="Calibri" w:hAnsi="Calibri" w:eastAsia="Times New Roman" w:cs="Calibri"/>
                <w:sz w:val="18"/>
                <w:szCs w:val="18"/>
              </w:rPr>
              <w:t xml:space="preserve">ecording of </w:t>
            </w:r>
            <w:r w:rsidRPr="00E04233">
              <w:rPr>
                <w:rFonts w:ascii="Calibri" w:hAnsi="Calibri" w:eastAsia="Times New Roman" w:cs="Calibri"/>
                <w:sz w:val="18"/>
                <w:szCs w:val="18"/>
              </w:rPr>
              <w:t xml:space="preserve">a screen of </w:t>
            </w:r>
            <w:r w:rsidRPr="00E04233" w:rsidR="002568E6">
              <w:rPr>
                <w:rFonts w:ascii="Calibri" w:hAnsi="Calibri" w:eastAsia="Times New Roman" w:cs="Calibri"/>
                <w:sz w:val="18"/>
                <w:szCs w:val="18"/>
              </w:rPr>
              <w:t>Paweł Kamiński</w:t>
            </w:r>
            <w:r w:rsidRPr="00E04233">
              <w:rPr>
                <w:rFonts w:ascii="Calibri" w:hAnsi="Calibri" w:eastAsia="Times New Roman" w:cs="Calibri"/>
                <w:sz w:val="18"/>
                <w:szCs w:val="18"/>
              </w:rPr>
              <w:t xml:space="preserve"> (author of the guidelines)</w:t>
            </w:r>
          </w:p>
        </w:tc>
      </w:tr>
    </w:tbl>
    <w:p w:rsidRPr="00E04233" w:rsidR="00C24C20" w:rsidP="00EE1DD5" w:rsidRDefault="00C24C20" w14:paraId="20549823" w14:textId="77777777">
      <w:pPr>
        <w:pStyle w:val="BodyText"/>
      </w:pPr>
    </w:p>
    <w:p w:rsidRPr="00E04233" w:rsidR="006239F4" w:rsidP="00EE1DD5" w:rsidRDefault="7652C803" w14:paraId="6CBDC6ED" w14:textId="4A6E82B4">
      <w:pPr>
        <w:pStyle w:val="BodyText"/>
      </w:pPr>
      <w:r>
        <w:t>When you choose a MS Word style, selected content will change its appearance in your  `.docx` file. Do not worry about it. MS Word styles will enable the system to correctly structure your work and display it in the final layout.</w:t>
      </w:r>
    </w:p>
    <w:p w:rsidRPr="00E04233" w:rsidR="00F677DA" w:rsidP="00EE1DD5" w:rsidRDefault="00F677DA" w14:paraId="3FE8F354" w14:textId="6E127BE0">
      <w:pPr>
        <w:pStyle w:val="BodyText"/>
      </w:pPr>
    </w:p>
    <w:p w:rsidRPr="00E04233" w:rsidR="00F677DA" w:rsidP="001D0041" w:rsidRDefault="001D0041" w14:paraId="56274320" w14:textId="714BAE49">
      <w:pPr>
        <w:pStyle w:val="Caption"/>
      </w:pPr>
      <w:bookmarkStart w:name="_Ref168392886" w:id="12"/>
      <w:bookmarkStart w:name="_Ref157164331" w:id="13"/>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1</w:t>
      </w:r>
      <w:r w:rsidRPr="00E04233" w:rsidR="00415924">
        <w:rPr>
          <w:b/>
          <w:bCs/>
          <w:noProof/>
        </w:rPr>
        <w:fldChar w:fldCharType="end"/>
      </w:r>
      <w:r w:rsidRPr="00E04233">
        <w:rPr>
          <w:b/>
          <w:bCs/>
        </w:rPr>
        <w:t xml:space="preserve">: </w:t>
      </w:r>
      <w:bookmarkEnd w:id="12"/>
      <w:commentRangeStart w:id="14"/>
      <w:commentRangeStart w:id="15"/>
      <w:r w:rsidRPr="00E04233" w:rsidR="00F677DA">
        <w:t xml:space="preserve">MS Word </w:t>
      </w:r>
      <w:commentRangeEnd w:id="14"/>
      <w:r w:rsidRPr="00E04233" w:rsidR="00F677DA">
        <w:rPr>
          <w:rStyle w:val="CommentReference"/>
        </w:rPr>
        <w:commentReference w:id="14"/>
      </w:r>
      <w:commentRangeEnd w:id="15"/>
      <w:r w:rsidRPr="00E04233" w:rsidR="00CC5701">
        <w:rPr>
          <w:rStyle w:val="CommentReference"/>
        </w:rPr>
        <w:commentReference w:id="15"/>
      </w:r>
      <w:r w:rsidRPr="00E04233" w:rsidR="00F677DA">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Pr="00E04233" w:rsidR="00F677DA" w:rsidTr="00FD2E2F" w14:paraId="793FDD15" w14:textId="77777777">
        <w:tc>
          <w:tcPr>
            <w:tcW w:w="1346" w:type="pct"/>
            <w:tcBorders>
              <w:bottom w:val="single" w:color="auto" w:sz="0" w:space="0"/>
            </w:tcBorders>
            <w:vAlign w:val="bottom"/>
          </w:tcPr>
          <w:p w:rsidRPr="00E04233" w:rsidR="00F677DA" w:rsidP="00F677DA" w:rsidRDefault="00F677DA" w14:paraId="5DC9204B" w14:textId="1622C6FA">
            <w:pPr>
              <w:pStyle w:val="Compact"/>
              <w:rPr>
                <w:b/>
                <w:bCs/>
              </w:rPr>
            </w:pPr>
            <w:r w:rsidRPr="00E04233">
              <w:rPr>
                <w:b/>
                <w:bCs/>
              </w:rPr>
              <w:t>MS Word Style</w:t>
            </w:r>
          </w:p>
        </w:tc>
        <w:tc>
          <w:tcPr>
            <w:tcW w:w="3654" w:type="pct"/>
            <w:tcBorders>
              <w:bottom w:val="single" w:color="auto" w:sz="0" w:space="0"/>
            </w:tcBorders>
            <w:vAlign w:val="bottom"/>
          </w:tcPr>
          <w:p w:rsidRPr="00E04233" w:rsidR="00F677DA" w:rsidP="00F677DA" w:rsidRDefault="00F677DA" w14:paraId="0FED2836" w14:textId="7B574398">
            <w:pPr>
              <w:pStyle w:val="Compact"/>
              <w:rPr>
                <w:b/>
                <w:bCs/>
              </w:rPr>
            </w:pPr>
            <w:r w:rsidRPr="00E04233">
              <w:rPr>
                <w:b/>
                <w:bCs/>
              </w:rPr>
              <w:t>Part of a book</w:t>
            </w:r>
          </w:p>
        </w:tc>
      </w:tr>
      <w:tr w:rsidRPr="00E04233" w:rsidR="00F677DA" w:rsidTr="00FD2E2F" w14:paraId="719CA1F6" w14:textId="77777777">
        <w:tc>
          <w:tcPr>
            <w:tcW w:w="1346" w:type="pct"/>
          </w:tcPr>
          <w:p w:rsidRPr="00E04233" w:rsidR="00F677DA" w:rsidP="00F677DA" w:rsidRDefault="00F677DA" w14:paraId="07A782F1" w14:textId="4F3834EB">
            <w:pPr>
              <w:pStyle w:val="Compact"/>
              <w:rPr>
                <w:i/>
                <w:iCs/>
              </w:rPr>
            </w:pPr>
            <w:r w:rsidRPr="00E04233">
              <w:rPr>
                <w:i/>
                <w:iCs/>
              </w:rPr>
              <w:t>Heading 1</w:t>
            </w:r>
          </w:p>
        </w:tc>
        <w:tc>
          <w:tcPr>
            <w:tcW w:w="3654" w:type="pct"/>
          </w:tcPr>
          <w:p w:rsidRPr="00E04233" w:rsidR="00F677DA" w:rsidP="00F677DA" w:rsidRDefault="00F677DA" w14:paraId="2211738E" w14:textId="07E8C3AD">
            <w:pPr>
              <w:pStyle w:val="Compact"/>
            </w:pPr>
            <w:r w:rsidRPr="00E04233">
              <w:t>Heading 1 (e.g. chapter heading)</w:t>
            </w:r>
          </w:p>
        </w:tc>
      </w:tr>
      <w:tr w:rsidRPr="00E04233" w:rsidR="00F677DA" w:rsidTr="00FD2E2F" w14:paraId="7D1901E8" w14:textId="77777777">
        <w:tc>
          <w:tcPr>
            <w:tcW w:w="1346" w:type="pct"/>
          </w:tcPr>
          <w:p w:rsidRPr="00E04233" w:rsidR="00F677DA" w:rsidP="00F677DA" w:rsidRDefault="00F677DA" w14:paraId="65F8A118" w14:textId="3A52FBE1">
            <w:pPr>
              <w:pStyle w:val="Compact"/>
              <w:rPr>
                <w:i/>
                <w:iCs/>
              </w:rPr>
            </w:pPr>
            <w:r w:rsidRPr="00E04233">
              <w:rPr>
                <w:i/>
                <w:iCs/>
              </w:rPr>
              <w:t>Heading 2</w:t>
            </w:r>
          </w:p>
        </w:tc>
        <w:tc>
          <w:tcPr>
            <w:tcW w:w="3654" w:type="pct"/>
          </w:tcPr>
          <w:p w:rsidRPr="00E04233" w:rsidR="00F677DA" w:rsidP="00F677DA" w:rsidRDefault="00F677DA" w14:paraId="20FE5E51" w14:textId="405708C7">
            <w:pPr>
              <w:pStyle w:val="Compact"/>
            </w:pPr>
            <w:r w:rsidRPr="00E04233">
              <w:t>Heading 2 (e.g. section heading)</w:t>
            </w:r>
          </w:p>
        </w:tc>
      </w:tr>
      <w:tr w:rsidRPr="00E04233" w:rsidR="00F677DA" w:rsidTr="00FD2E2F" w14:paraId="214B560D" w14:textId="77777777">
        <w:tc>
          <w:tcPr>
            <w:tcW w:w="1346" w:type="pct"/>
          </w:tcPr>
          <w:p w:rsidRPr="00E04233" w:rsidR="00F677DA" w:rsidP="00F677DA" w:rsidRDefault="00F677DA" w14:paraId="205184A8" w14:textId="1C95BEC8">
            <w:pPr>
              <w:pStyle w:val="Compact"/>
              <w:rPr>
                <w:i/>
                <w:iCs/>
              </w:rPr>
            </w:pPr>
            <w:r w:rsidRPr="00E04233">
              <w:rPr>
                <w:i/>
                <w:iCs/>
              </w:rPr>
              <w:t>Heading 3</w:t>
            </w:r>
          </w:p>
        </w:tc>
        <w:tc>
          <w:tcPr>
            <w:tcW w:w="3654" w:type="pct"/>
          </w:tcPr>
          <w:p w:rsidRPr="00E04233" w:rsidR="00F677DA" w:rsidP="00F677DA" w:rsidRDefault="00F677DA" w14:paraId="2E3AEA55" w14:textId="0E48F7A7">
            <w:pPr>
              <w:pStyle w:val="Compact"/>
            </w:pPr>
            <w:r w:rsidRPr="00E04233">
              <w:t>Heading 3 (e.g. sub-section heading)</w:t>
            </w:r>
          </w:p>
        </w:tc>
      </w:tr>
      <w:tr w:rsidRPr="00E04233" w:rsidR="00F677DA" w:rsidTr="00FD2E2F" w14:paraId="7E6FB94A" w14:textId="77777777">
        <w:tc>
          <w:tcPr>
            <w:tcW w:w="1346" w:type="pct"/>
          </w:tcPr>
          <w:p w:rsidRPr="00E04233" w:rsidR="00F677DA" w:rsidP="00F677DA" w:rsidRDefault="00F677DA" w14:paraId="23D0774B" w14:textId="37C4C28B">
            <w:pPr>
              <w:pStyle w:val="Compact"/>
              <w:rPr>
                <w:i/>
                <w:iCs/>
              </w:rPr>
            </w:pPr>
            <w:r w:rsidRPr="00E04233">
              <w:rPr>
                <w:i/>
                <w:iCs/>
              </w:rPr>
              <w:t>Heading 4</w:t>
            </w:r>
          </w:p>
        </w:tc>
        <w:tc>
          <w:tcPr>
            <w:tcW w:w="3654" w:type="pct"/>
          </w:tcPr>
          <w:p w:rsidRPr="00E04233" w:rsidR="00F677DA" w:rsidP="00F677DA" w:rsidRDefault="00F677DA" w14:paraId="0E4477B8" w14:textId="725AE357">
            <w:pPr>
              <w:pStyle w:val="Compact"/>
            </w:pPr>
            <w:r w:rsidRPr="00E04233">
              <w:t>Heading 4 (e.g. heading for dividing sub-sections)</w:t>
            </w:r>
          </w:p>
        </w:tc>
      </w:tr>
      <w:tr w:rsidRPr="00E04233" w:rsidR="00F677DA" w:rsidTr="00FD2E2F" w14:paraId="67FA73CA" w14:textId="77777777">
        <w:tc>
          <w:tcPr>
            <w:tcW w:w="1346" w:type="pct"/>
          </w:tcPr>
          <w:p w:rsidRPr="00E04233" w:rsidR="00F677DA" w:rsidP="00F677DA" w:rsidRDefault="00F677DA" w14:paraId="5424FA49" w14:textId="126817B4">
            <w:pPr>
              <w:pStyle w:val="Compact"/>
              <w:rPr>
                <w:i/>
                <w:iCs/>
              </w:rPr>
            </w:pPr>
            <w:r w:rsidRPr="00E04233">
              <w:rPr>
                <w:i/>
                <w:iCs/>
              </w:rPr>
              <w:t>Heading 5</w:t>
            </w:r>
          </w:p>
        </w:tc>
        <w:tc>
          <w:tcPr>
            <w:tcW w:w="3654" w:type="pct"/>
          </w:tcPr>
          <w:p w:rsidRPr="00E04233" w:rsidR="00F677DA" w:rsidP="00F677DA" w:rsidRDefault="00F677DA" w14:paraId="6C1BCB62" w14:textId="0F7D474C">
            <w:pPr>
              <w:pStyle w:val="Compact"/>
            </w:pPr>
            <w:r w:rsidRPr="00E04233">
              <w:t>Heading 5 (e.g. heading for parts divided with Heading 4)</w:t>
            </w:r>
          </w:p>
        </w:tc>
      </w:tr>
      <w:tr w:rsidRPr="00E04233" w:rsidR="00F677DA" w:rsidTr="00FD2E2F" w14:paraId="41655992" w14:textId="77777777">
        <w:tc>
          <w:tcPr>
            <w:tcW w:w="1346" w:type="pct"/>
          </w:tcPr>
          <w:p w:rsidRPr="00E04233" w:rsidR="00F677DA" w:rsidP="00F677DA" w:rsidRDefault="00F677DA" w14:paraId="60F5E8D4" w14:textId="3E6219A0">
            <w:pPr>
              <w:pStyle w:val="Compact"/>
              <w:rPr>
                <w:i/>
                <w:iCs/>
              </w:rPr>
            </w:pPr>
            <w:r w:rsidRPr="00E04233">
              <w:rPr>
                <w:i/>
                <w:iCs/>
              </w:rPr>
              <w:t>Quote</w:t>
            </w:r>
          </w:p>
        </w:tc>
        <w:tc>
          <w:tcPr>
            <w:tcW w:w="3654" w:type="pct"/>
          </w:tcPr>
          <w:p w:rsidRPr="00E04233" w:rsidR="00F677DA" w:rsidP="00F677DA" w:rsidRDefault="002316F2" w14:paraId="110D3964" w14:textId="4EFF9B10">
            <w:pPr>
              <w:pStyle w:val="Compact"/>
            </w:pPr>
            <w:r w:rsidRPr="00E04233">
              <w:t xml:space="preserve">Quotes </w:t>
            </w:r>
          </w:p>
        </w:tc>
      </w:tr>
      <w:tr w:rsidRPr="00E04233" w:rsidR="002C39A9" w:rsidTr="00FD2E2F" w14:paraId="5E0C36FF" w14:textId="77777777">
        <w:tc>
          <w:tcPr>
            <w:tcW w:w="1346" w:type="pct"/>
          </w:tcPr>
          <w:p w:rsidRPr="00E04233" w:rsidR="002C39A9" w:rsidP="00F677DA" w:rsidRDefault="002C39A9" w14:paraId="5F9E2051" w14:textId="0EC41E47">
            <w:pPr>
              <w:pStyle w:val="Compact"/>
              <w:rPr>
                <w:i/>
                <w:iCs/>
              </w:rPr>
            </w:pPr>
            <w:r w:rsidRPr="00E04233">
              <w:rPr>
                <w:i/>
                <w:iCs/>
              </w:rPr>
              <w:t>Caption</w:t>
            </w:r>
          </w:p>
        </w:tc>
        <w:tc>
          <w:tcPr>
            <w:tcW w:w="3654" w:type="pct"/>
          </w:tcPr>
          <w:p w:rsidRPr="00E04233" w:rsidR="002C39A9" w:rsidP="00F677DA" w:rsidRDefault="002C39A9" w14:paraId="504ABB9C" w14:textId="16B61697">
            <w:pPr>
              <w:pStyle w:val="Compact"/>
            </w:pPr>
            <w:r w:rsidRPr="00E04233">
              <w:t>Captions</w:t>
            </w:r>
          </w:p>
        </w:tc>
      </w:tr>
    </w:tbl>
    <w:p w:rsidRPr="00E04233" w:rsidR="00137336" w:rsidP="003F0A70" w:rsidRDefault="00137336" w14:paraId="4C309145" w14:textId="61DEB489">
      <w:pPr>
        <w:pStyle w:val="BodyText"/>
      </w:pPr>
    </w:p>
    <w:p w:rsidRPr="00E04233" w:rsidR="008E18AC" w:rsidP="008E18AC" w:rsidRDefault="00CB122C" w14:paraId="4077EF1C" w14:textId="12C212A0">
      <w:pPr>
        <w:pStyle w:val="Heading2"/>
      </w:pPr>
      <w:r w:rsidRPr="00E04233">
        <w:t>Metadata Tables</w:t>
      </w:r>
    </w:p>
    <w:p w:rsidRPr="00E04233" w:rsidR="00292C38" w:rsidP="00292C38" w:rsidRDefault="00872FAA" w14:paraId="15983508" w14:textId="66F5BAFF">
      <w:pPr>
        <w:pStyle w:val="Heading3"/>
      </w:pPr>
      <w:r w:rsidRPr="00E04233">
        <w:t xml:space="preserve">Reason </w:t>
      </w:r>
      <w:r w:rsidRPr="00E04233" w:rsidR="00603FE8">
        <w:t xml:space="preserve">Behind </w:t>
      </w:r>
      <w:r w:rsidRPr="00E04233">
        <w:t>Metadata Tables</w:t>
      </w:r>
    </w:p>
    <w:p w:rsidRPr="00E04233" w:rsidR="003525C8" w:rsidP="00232B26" w:rsidRDefault="003525C8" w14:paraId="2D783E91" w14:textId="33E013E3">
      <w:pPr>
        <w:pStyle w:val="BodyText"/>
        <w:jc w:val="both"/>
      </w:pPr>
      <w:r w:rsidRPr="00E04233">
        <w:t xml:space="preserve">When publishing a book, it is important to </w:t>
      </w:r>
      <w:r w:rsidRPr="00E04233" w:rsidR="00522ED4">
        <w:t xml:space="preserve">consider not only </w:t>
      </w:r>
      <w:r w:rsidRPr="00E04233" w:rsidR="00077EEE">
        <w:t xml:space="preserve">the </w:t>
      </w:r>
      <w:r w:rsidRPr="00E04233" w:rsidR="00522ED4">
        <w:t xml:space="preserve">contents of a book, but also data </w:t>
      </w:r>
      <w:r w:rsidRPr="00E04233" w:rsidR="002959F1">
        <w:t xml:space="preserve">concerning objects included in a book. For example, </w:t>
      </w:r>
      <w:r w:rsidRPr="00E04233" w:rsidR="00E37A4D">
        <w:t xml:space="preserve">authors </w:t>
      </w:r>
      <w:r w:rsidRPr="00E04233" w:rsidR="002959F1">
        <w:t xml:space="preserve">need to </w:t>
      </w:r>
      <w:r w:rsidRPr="00E04233" w:rsidR="00347212">
        <w:t>properly assign all relevant copyright data about an imag</w:t>
      </w:r>
      <w:r w:rsidRPr="00E04233" w:rsidR="00820EB9">
        <w:t xml:space="preserve">e in order to </w:t>
      </w:r>
      <w:r w:rsidRPr="00E04233" w:rsidR="00FA71C8">
        <w:t>properly document right</w:t>
      </w:r>
      <w:r w:rsidRPr="00E04233" w:rsidR="00724FAF">
        <w:t>s</w:t>
      </w:r>
      <w:r w:rsidRPr="00E04233" w:rsidR="00FA71C8">
        <w:t xml:space="preserve"> to publish it </w:t>
      </w:r>
      <w:r w:rsidRPr="00E04233" w:rsidR="00724FAF">
        <w:t>without infringement</w:t>
      </w:r>
      <w:r w:rsidRPr="00E04233" w:rsidR="00820EB9">
        <w:t>.</w:t>
      </w:r>
      <w:r w:rsidRPr="00E04233" w:rsidR="002413D6">
        <w:t xml:space="preserve"> This </w:t>
      </w:r>
      <w:r w:rsidRPr="00E04233" w:rsidR="00A10BE0">
        <w:t xml:space="preserve">encompasses data about </w:t>
      </w:r>
      <w:r w:rsidRPr="00E04233" w:rsidR="001A3DD5">
        <w:t xml:space="preserve">who the author of the image is, what license </w:t>
      </w:r>
      <w:r w:rsidRPr="00E04233" w:rsidR="11297F9A">
        <w:t>it was</w:t>
      </w:r>
      <w:r w:rsidRPr="00E04233" w:rsidR="001A3DD5">
        <w:t xml:space="preserve"> published under, etc.</w:t>
      </w:r>
    </w:p>
    <w:p w:rsidRPr="00E04233" w:rsidR="00AE277B" w:rsidP="00020F21" w:rsidRDefault="00F54A3E" w14:paraId="241FDDFE" w14:textId="4AC26FF1">
      <w:pPr>
        <w:pStyle w:val="Heading3"/>
      </w:pPr>
      <w:r w:rsidRPr="00E04233">
        <w:t xml:space="preserve">Example </w:t>
      </w:r>
      <w:r w:rsidRPr="00E04233" w:rsidR="00603FE8">
        <w:t xml:space="preserve">Of A </w:t>
      </w:r>
      <w:r w:rsidRPr="00E04233">
        <w:t>Metadata Table</w:t>
      </w:r>
    </w:p>
    <w:p w:rsidRPr="00E04233" w:rsidR="00251FB7" w:rsidP="003A336C" w:rsidRDefault="004C67EB" w14:paraId="66E37010" w14:textId="55D46387">
      <w:pPr>
        <w:pStyle w:val="BodyText"/>
        <w:jc w:val="both"/>
      </w:pPr>
      <w:r w:rsidRPr="00E04233">
        <w:t xml:space="preserve">The platform for digital publishing uses Metadata Tables </w:t>
      </w:r>
      <w:r w:rsidRPr="00E04233" w:rsidR="001255D4">
        <w:t xml:space="preserve">to collect, validate and manage </w:t>
      </w:r>
      <w:r w:rsidRPr="00E04233" w:rsidR="00232B26">
        <w:t xml:space="preserve">additional </w:t>
      </w:r>
      <w:r w:rsidRPr="00E04233" w:rsidR="001255D4">
        <w:t xml:space="preserve">information </w:t>
      </w:r>
      <w:r w:rsidRPr="00E04233" w:rsidR="00490C91">
        <w:t xml:space="preserve">about </w:t>
      </w:r>
      <w:r w:rsidRPr="00E04233" w:rsidR="00AD4CF3">
        <w:t xml:space="preserve">your </w:t>
      </w:r>
      <w:r w:rsidRPr="00E04233" w:rsidR="00232B26">
        <w:t>book</w:t>
      </w:r>
      <w:r w:rsidRPr="00E04233" w:rsidR="00490C91">
        <w:t>’s assets</w:t>
      </w:r>
      <w:r w:rsidRPr="00E04233" w:rsidR="001255D4">
        <w:t xml:space="preserve">, like images, videos, </w:t>
      </w:r>
      <w:r w:rsidRPr="00E04233" w:rsidR="00AD5256">
        <w:t>etc</w:t>
      </w:r>
      <w:r w:rsidRPr="00E04233" w:rsidR="00232B26">
        <w:t>.</w:t>
      </w:r>
      <w:r w:rsidRPr="00E04233" w:rsidR="00AD5256">
        <w:t xml:space="preserve"> A Metadata Table looks like this:</w:t>
      </w:r>
    </w:p>
    <w:p w:rsidRPr="00E04233" w:rsidR="003A336C" w:rsidP="008E18AC" w:rsidRDefault="003A336C" w14:paraId="126A1075" w14:textId="1AFC5C4C">
      <w:pPr>
        <w:pStyle w:val="BodyText"/>
      </w:pPr>
      <w:commentRangeStart w:id="16"/>
      <w:commentRangeStart w:id="17"/>
      <w:commentRangeStart w:id="18"/>
      <w:r w:rsidRPr="00E04233">
        <w:rPr>
          <w:noProof/>
        </w:rPr>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Pr="00E04233" w:rsidR="008B7DFA">
        <w:rPr>
          <w:rStyle w:val="CommentReference"/>
        </w:rPr>
        <w:commentReference w:id="18"/>
      </w:r>
    </w:p>
    <w:tbl>
      <w:tblPr>
        <w:tblStyle w:val="TableGrid"/>
        <w:tblW w:w="0" w:type="auto"/>
        <w:tblLook w:val="04A0" w:firstRow="1" w:lastRow="0" w:firstColumn="1" w:lastColumn="0" w:noHBand="0" w:noVBand="1"/>
      </w:tblPr>
      <w:tblGrid>
        <w:gridCol w:w="2341"/>
        <w:gridCol w:w="7009"/>
      </w:tblGrid>
      <w:tr w:rsidRPr="00E04233" w:rsidR="002564BA" w:rsidTr="00020F21" w14:paraId="37F40DB3" w14:textId="77777777">
        <w:tc>
          <w:tcPr>
            <w:tcW w:w="2341" w:type="dxa"/>
          </w:tcPr>
          <w:p w:rsidRPr="00E04233" w:rsidR="002564BA" w:rsidRDefault="002564BA" w14:paraId="5522B21B" w14:textId="473CD683">
            <w:pPr>
              <w:pStyle w:val="Compact"/>
              <w:rPr>
                <w:sz w:val="18"/>
                <w:szCs w:val="18"/>
              </w:rPr>
            </w:pPr>
            <w:r w:rsidRPr="00E04233">
              <w:rPr>
                <w:sz w:val="18"/>
                <w:szCs w:val="18"/>
              </w:rPr>
              <w:t>##Digital-</w:t>
            </w:r>
            <w:r w:rsidRPr="00E04233" w:rsidR="00291E0F">
              <w:rPr>
                <w:sz w:val="18"/>
                <w:szCs w:val="18"/>
              </w:rPr>
              <w:t>input</w:t>
            </w:r>
          </w:p>
        </w:tc>
        <w:tc>
          <w:tcPr>
            <w:tcW w:w="7009" w:type="dxa"/>
          </w:tcPr>
          <w:p w:rsidRPr="00E04233" w:rsidR="002564BA" w:rsidRDefault="00825422" w14:paraId="2F179D23" w14:textId="224D31EC">
            <w:pPr>
              <w:pStyle w:val="Compact"/>
              <w:rPr>
                <w:sz w:val="18"/>
                <w:szCs w:val="18"/>
              </w:rPr>
            </w:pPr>
            <w:r w:rsidRPr="00E04233">
              <w:rPr>
                <w:sz w:val="18"/>
                <w:szCs w:val="18"/>
              </w:rPr>
              <w:t>./</w:t>
            </w:r>
            <w:r w:rsidRPr="00E04233" w:rsidR="00F47204">
              <w:rPr>
                <w:sz w:val="18"/>
                <w:szCs w:val="18"/>
              </w:rPr>
              <w:t>assets</w:t>
            </w:r>
            <w:r w:rsidRPr="00E04233">
              <w:rPr>
                <w:sz w:val="18"/>
                <w:szCs w:val="18"/>
              </w:rPr>
              <w:t>/</w:t>
            </w:r>
            <w:r w:rsidRPr="00E04233" w:rsidR="00B66D6A">
              <w:rPr>
                <w:sz w:val="18"/>
                <w:szCs w:val="18"/>
              </w:rPr>
              <w:t>02_introduction_to_docx/</w:t>
            </w:r>
            <w:r w:rsidRPr="00E04233" w:rsidR="007C5300">
              <w:rPr>
                <w:sz w:val="18"/>
                <w:szCs w:val="18"/>
              </w:rPr>
              <w:t>metadata_tbl_example.png</w:t>
            </w:r>
          </w:p>
        </w:tc>
      </w:tr>
      <w:tr w:rsidRPr="00E04233" w:rsidR="005A7D09" w:rsidTr="004F2ADE" w14:paraId="4B35E927" w14:textId="77777777">
        <w:tc>
          <w:tcPr>
            <w:tcW w:w="2341" w:type="dxa"/>
          </w:tcPr>
          <w:p w:rsidRPr="00E04233" w:rsidR="005A7D09" w:rsidP="005A7D09" w:rsidRDefault="005A7D09" w14:paraId="4ECB220B" w14:textId="16C4C499">
            <w:pPr>
              <w:pStyle w:val="Compact"/>
              <w:rPr>
                <w:sz w:val="18"/>
                <w:szCs w:val="18"/>
              </w:rPr>
            </w:pPr>
            <w:r w:rsidRPr="00E04233">
              <w:rPr>
                <w:sz w:val="18"/>
                <w:szCs w:val="18"/>
              </w:rPr>
              <w:t>##Paper-input</w:t>
            </w:r>
          </w:p>
        </w:tc>
        <w:tc>
          <w:tcPr>
            <w:tcW w:w="7009" w:type="dxa"/>
          </w:tcPr>
          <w:p w:rsidRPr="00E04233" w:rsidR="005A7D09" w:rsidP="005A7D09" w:rsidRDefault="005A7D09" w14:paraId="61E5E2AD" w14:textId="068101E1">
            <w:pPr>
              <w:pStyle w:val="Compact"/>
              <w:rPr>
                <w:sz w:val="18"/>
                <w:szCs w:val="18"/>
              </w:rPr>
            </w:pPr>
            <w:r w:rsidRPr="00E04233">
              <w:rPr>
                <w:sz w:val="18"/>
                <w:szCs w:val="18"/>
              </w:rPr>
              <w:t>./assets/02_introduction_to_docx/metadata_tbl_example.png</w:t>
            </w:r>
          </w:p>
        </w:tc>
      </w:tr>
      <w:tr w:rsidRPr="00E04233" w:rsidR="005A7D09" w:rsidTr="004F2ADE" w14:paraId="0F4E79D4" w14:textId="77777777">
        <w:tc>
          <w:tcPr>
            <w:tcW w:w="2341" w:type="dxa"/>
          </w:tcPr>
          <w:p w:rsidRPr="00E04233" w:rsidR="005A7D09" w:rsidP="005A7D09" w:rsidRDefault="005A7D09" w14:paraId="19698907" w14:textId="14B1C4C3">
            <w:pPr>
              <w:pStyle w:val="Compact"/>
              <w:rPr>
                <w:sz w:val="18"/>
                <w:szCs w:val="18"/>
              </w:rPr>
            </w:pPr>
            <w:r w:rsidRPr="00E04233">
              <w:rPr>
                <w:sz w:val="18"/>
                <w:szCs w:val="18"/>
              </w:rPr>
              <w:t>##Source</w:t>
            </w:r>
          </w:p>
        </w:tc>
        <w:tc>
          <w:tcPr>
            <w:tcW w:w="7009" w:type="dxa"/>
          </w:tcPr>
          <w:p w:rsidRPr="00E04233" w:rsidR="005A7D09" w:rsidP="005A7D09" w:rsidRDefault="005A7D09" w14:paraId="00BA8A0B" w14:textId="77179E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Pr="00E04233" w:rsidR="005A7D09" w:rsidTr="00020F21" w14:paraId="0E33CDA5" w14:textId="77777777">
        <w:tc>
          <w:tcPr>
            <w:tcW w:w="2341" w:type="dxa"/>
          </w:tcPr>
          <w:p w:rsidRPr="00E04233" w:rsidR="005A7D09" w:rsidP="005A7D09" w:rsidRDefault="005A7D09" w14:paraId="28BE5888" w14:textId="70788FCF">
            <w:pPr>
              <w:pStyle w:val="Compact"/>
              <w:rPr>
                <w:sz w:val="18"/>
                <w:szCs w:val="18"/>
              </w:rPr>
            </w:pPr>
            <w:r w:rsidRPr="00E04233">
              <w:rPr>
                <w:sz w:val="18"/>
                <w:szCs w:val="18"/>
              </w:rPr>
              <w:t>##Author</w:t>
            </w:r>
          </w:p>
        </w:tc>
        <w:tc>
          <w:tcPr>
            <w:tcW w:w="7009" w:type="dxa"/>
          </w:tcPr>
          <w:p w:rsidRPr="00E04233" w:rsidR="005A7D09" w:rsidP="005A7D09" w:rsidRDefault="005A7D09" w14:paraId="29571E58" w14:textId="58B6EACA">
            <w:pPr>
              <w:pStyle w:val="Compact"/>
              <w:rPr>
                <w:rFonts w:cstheme="majorHAnsi"/>
                <w:sz w:val="18"/>
                <w:szCs w:val="18"/>
              </w:rPr>
            </w:pPr>
            <w:r w:rsidRPr="00E04233">
              <w:rPr>
                <w:rFonts w:eastAsia="Times New Roman" w:cstheme="majorHAnsi"/>
                <w:sz w:val="18"/>
                <w:szCs w:val="18"/>
              </w:rPr>
              <w:t>Paweł Kamiński</w:t>
            </w:r>
          </w:p>
        </w:tc>
      </w:tr>
      <w:tr w:rsidRPr="00E04233" w:rsidR="005A7D09" w:rsidTr="004F2ADE" w14:paraId="1F614679" w14:textId="77777777">
        <w:tc>
          <w:tcPr>
            <w:tcW w:w="2341" w:type="dxa"/>
          </w:tcPr>
          <w:p w:rsidRPr="00E04233" w:rsidR="005A7D09" w:rsidP="005A7D09" w:rsidRDefault="005A7D09" w14:paraId="4018E86E" w14:textId="5874005A">
            <w:pPr>
              <w:pStyle w:val="Compact"/>
              <w:rPr>
                <w:sz w:val="18"/>
                <w:szCs w:val="18"/>
              </w:rPr>
            </w:pPr>
            <w:r w:rsidRPr="00E04233">
              <w:rPr>
                <w:sz w:val="18"/>
                <w:szCs w:val="18"/>
              </w:rPr>
              <w:t>##Alt-text</w:t>
            </w:r>
          </w:p>
        </w:tc>
        <w:tc>
          <w:tcPr>
            <w:tcW w:w="7009" w:type="dxa"/>
          </w:tcPr>
          <w:p w:rsidRPr="00E04233" w:rsidR="005A7D09" w:rsidP="005A7D09" w:rsidRDefault="005A7D09" w14:paraId="1699A525" w14:textId="192E04B4">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rsidRPr="00E04233" w:rsidR="00724AB3" w:rsidP="008E18AC" w:rsidRDefault="00724AB3" w14:paraId="323766DB" w14:textId="77777777">
      <w:pPr>
        <w:pStyle w:val="BodyText"/>
      </w:pPr>
    </w:p>
    <w:p w:rsidRPr="00E04233" w:rsidR="00491E75" w:rsidP="00491E75" w:rsidRDefault="00491E75" w14:paraId="67401660" w14:textId="2D1EDBD0">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cau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 xml:space="preserve">As an author </w:t>
      </w:r>
      <w:r w:rsidRPr="00E04233">
        <w:rPr>
          <w:rStyle w:val="HTMLCode"/>
          <w:rFonts w:ascii="Consolas" w:hAnsi="Consolas"/>
          <w:b/>
          <w:bCs/>
          <w:color w:val="1F2328"/>
          <w:bdr w:val="none" w:color="auto" w:sz="0" w:space="0" w:frame="1"/>
        </w:rPr>
        <w:t xml:space="preserve">you are required </w:t>
      </w:r>
      <w:r w:rsidRPr="00E04233" w:rsidR="002C71FE">
        <w:rPr>
          <w:rStyle w:val="HTMLCode"/>
          <w:rFonts w:ascii="Consolas" w:hAnsi="Consolas"/>
          <w:b/>
          <w:bCs/>
          <w:color w:val="1F2328"/>
          <w:bdr w:val="none" w:color="auto" w:sz="0" w:space="0" w:frame="1"/>
        </w:rPr>
        <w:t>to insert</w:t>
      </w:r>
      <w:r w:rsidRPr="00E04233" w:rsidR="00DF1A97">
        <w:rPr>
          <w:rStyle w:val="HTMLCode"/>
          <w:rFonts w:ascii="Consolas" w:hAnsi="Consolas"/>
          <w:b/>
          <w:bCs/>
          <w:color w:val="1F2328"/>
          <w:bdr w:val="none" w:color="auto" w:sz="0" w:space="0" w:frame="1"/>
        </w:rPr>
        <w:t xml:space="preserve"> a Metadata Table below each image, video or other copyrighted material</w:t>
      </w:r>
      <w:r w:rsidRPr="00E04233" w:rsidR="00DF1A97">
        <w:rPr>
          <w:rStyle w:val="HTMLCode"/>
          <w:rFonts w:ascii="Consolas" w:hAnsi="Consolas"/>
          <w:color w:val="1F2328"/>
          <w:bdr w:val="none" w:color="auto" w:sz="0" w:space="0" w:frame="1"/>
        </w:rPr>
        <w:t xml:space="preserve"> to indicate </w:t>
      </w:r>
      <w:r w:rsidRPr="00E04233" w:rsidR="00F27EA0">
        <w:rPr>
          <w:rStyle w:val="HTMLCode"/>
          <w:rFonts w:ascii="Consolas" w:hAnsi="Consolas"/>
          <w:color w:val="1F2328"/>
          <w:bdr w:val="none" w:color="auto" w:sz="0" w:space="0" w:frame="1"/>
        </w:rPr>
        <w:t xml:space="preserve">source, </w:t>
      </w:r>
      <w:r w:rsidRPr="00E04233" w:rsidR="00714BC9">
        <w:rPr>
          <w:rStyle w:val="HTMLCode"/>
          <w:rFonts w:ascii="Consolas" w:hAnsi="Consolas"/>
          <w:color w:val="1F2328"/>
          <w:bdr w:val="none" w:color="auto" w:sz="0" w:space="0" w:frame="1"/>
        </w:rPr>
        <w:t>author (if known) and license (if know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Pr="00E04233" w:rsidR="00491E75" w:rsidP="008E18AC" w:rsidRDefault="00491E75" w14:paraId="6AB295E9" w14:textId="77777777">
      <w:pPr>
        <w:pStyle w:val="BodyText"/>
      </w:pPr>
    </w:p>
    <w:p w:rsidRPr="00E04233" w:rsidR="00C96CE3" w:rsidP="000A3C61" w:rsidRDefault="000A3C61" w14:paraId="6CA78DA4" w14:textId="5732AE9A">
      <w:pPr>
        <w:pStyle w:val="Caption"/>
      </w:pPr>
      <w:bookmarkStart w:name="_Toc187994023" w:id="2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2</w:t>
      </w:r>
      <w:r w:rsidRPr="00E04233">
        <w:rPr>
          <w:b/>
          <w:bCs/>
        </w:rPr>
        <w:fldChar w:fldCharType="end"/>
      </w:r>
      <w:r w:rsidRPr="00E04233">
        <w:rPr>
          <w:b/>
          <w:bCs/>
        </w:rPr>
        <w:t>:</w:t>
      </w:r>
      <w:r w:rsidRPr="00E04233">
        <w:t xml:space="preserve"> Example of an image with Metadata Table. Photography was </w:t>
      </w:r>
      <w:r w:rsidRPr="00E04233" w:rsidR="00B1341F">
        <w:t>taken</w:t>
      </w:r>
      <w:r w:rsidRPr="00E04233">
        <w:t xml:space="preserve"> by Jean Carlo Emer</w:t>
      </w:r>
      <w:r w:rsidRPr="00E04233" w:rsidR="00B1341F">
        <w:t xml:space="preserve"> and</w:t>
      </w:r>
      <w:r w:rsidRPr="00E04233">
        <w:t xml:space="preserve"> is licensed under </w:t>
      </w:r>
      <w:r w:rsidRPr="00E04233" w:rsidR="00B1341F">
        <w:t xml:space="preserve">the </w:t>
      </w:r>
      <w:proofErr w:type="spellStart"/>
      <w:r w:rsidRPr="00E04233">
        <w:t>Unsplash</w:t>
      </w:r>
      <w:proofErr w:type="spellEnd"/>
      <w:r w:rsidRPr="00E04233">
        <w:t xml:space="preserve"> License.</w:t>
      </w:r>
      <w:bookmarkEnd w:id="20"/>
    </w:p>
    <w:p w:rsidRPr="00E04233" w:rsidR="00491E75" w:rsidP="00491E75" w:rsidRDefault="00491E75" w14:paraId="1DB649A4" w14:textId="77777777">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Pr="00E04233" w:rsidR="00491E75" w14:paraId="0D6810A7" w14:textId="77777777">
        <w:tc>
          <w:tcPr>
            <w:tcW w:w="2155" w:type="dxa"/>
          </w:tcPr>
          <w:p w:rsidRPr="00E04233" w:rsidR="00491E75" w:rsidRDefault="00491E75" w14:paraId="7533DD6F" w14:textId="2A16E502">
            <w:pPr>
              <w:pStyle w:val="Compact"/>
              <w:rPr>
                <w:sz w:val="18"/>
                <w:szCs w:val="18"/>
              </w:rPr>
            </w:pPr>
            <w:commentRangeStart w:id="21"/>
            <w:r w:rsidRPr="00E04233">
              <w:rPr>
                <w:sz w:val="18"/>
                <w:szCs w:val="18"/>
              </w:rPr>
              <w:t>##</w:t>
            </w:r>
            <w:r w:rsidRPr="00E04233" w:rsidR="006A1EBB">
              <w:rPr>
                <w:sz w:val="18"/>
                <w:szCs w:val="18"/>
              </w:rPr>
              <w:t>Paper-</w:t>
            </w:r>
            <w:r w:rsidRPr="00E04233" w:rsidR="000D7E12">
              <w:rPr>
                <w:sz w:val="18"/>
                <w:szCs w:val="18"/>
              </w:rPr>
              <w:t>input</w:t>
            </w:r>
          </w:p>
        </w:tc>
        <w:tc>
          <w:tcPr>
            <w:tcW w:w="7195" w:type="dxa"/>
          </w:tcPr>
          <w:p w:rsidRPr="00E04233" w:rsidR="00491E75" w:rsidRDefault="00491E75" w14:paraId="61C2E8C1" w14:textId="60595FD1">
            <w:pPr>
              <w:pStyle w:val="Compact"/>
              <w:rPr>
                <w:sz w:val="18"/>
                <w:szCs w:val="18"/>
              </w:rPr>
            </w:pPr>
            <w:r w:rsidRPr="00E04233">
              <w:rPr>
                <w:sz w:val="18"/>
                <w:szCs w:val="18"/>
              </w:rPr>
              <w:t>./</w:t>
            </w:r>
            <w:r w:rsidRPr="00E04233" w:rsidR="00C153CD">
              <w:rPr>
                <w:sz w:val="18"/>
                <w:szCs w:val="18"/>
              </w:rPr>
              <w:t>assets/02_introduction_to_docx</w:t>
            </w:r>
            <w:r w:rsidRPr="00E04233">
              <w:rPr>
                <w:sz w:val="18"/>
                <w:szCs w:val="18"/>
              </w:rPr>
              <w:t>/jean-carlo-emer-2d-RL-xa4mk-unsplash.jpg</w:t>
            </w:r>
          </w:p>
        </w:tc>
      </w:tr>
      <w:tr w:rsidRPr="00E04233" w:rsidR="006A1EBB" w14:paraId="0B147600" w14:textId="77777777">
        <w:tc>
          <w:tcPr>
            <w:tcW w:w="2155" w:type="dxa"/>
          </w:tcPr>
          <w:p w:rsidRPr="00E04233" w:rsidR="006A1EBB" w:rsidP="006A1EBB" w:rsidRDefault="006A1EBB" w14:paraId="34DEFB67" w14:textId="78C76E7C">
            <w:pPr>
              <w:pStyle w:val="Compact"/>
              <w:rPr>
                <w:sz w:val="18"/>
                <w:szCs w:val="18"/>
              </w:rPr>
            </w:pPr>
            <w:r w:rsidRPr="00E04233">
              <w:rPr>
                <w:sz w:val="18"/>
                <w:szCs w:val="18"/>
              </w:rPr>
              <w:t>##Digital-</w:t>
            </w:r>
            <w:r w:rsidRPr="00E04233" w:rsidR="00507286">
              <w:rPr>
                <w:sz w:val="18"/>
                <w:szCs w:val="18"/>
              </w:rPr>
              <w:t>in</w:t>
            </w:r>
            <w:r w:rsidRPr="00E04233" w:rsidR="000D7E12">
              <w:rPr>
                <w:sz w:val="18"/>
                <w:szCs w:val="18"/>
              </w:rPr>
              <w:t>put</w:t>
            </w:r>
          </w:p>
        </w:tc>
        <w:tc>
          <w:tcPr>
            <w:tcW w:w="7195" w:type="dxa"/>
          </w:tcPr>
          <w:p w:rsidRPr="00E04233" w:rsidR="006A1EBB" w:rsidP="006A1EBB" w:rsidRDefault="006A1EBB" w14:paraId="695F60E1" w14:textId="5FBDC41E">
            <w:pPr>
              <w:pStyle w:val="Compact"/>
              <w:rPr>
                <w:sz w:val="18"/>
                <w:szCs w:val="18"/>
              </w:rPr>
            </w:pPr>
            <w:r w:rsidRPr="00E04233">
              <w:rPr>
                <w:sz w:val="18"/>
                <w:szCs w:val="18"/>
              </w:rPr>
              <w:t>./</w:t>
            </w:r>
            <w:r w:rsidRPr="00E04233" w:rsidR="00B62087">
              <w:rPr>
                <w:sz w:val="18"/>
                <w:szCs w:val="18"/>
              </w:rPr>
              <w:t>assets/02_introduction_to_docx</w:t>
            </w:r>
            <w:r w:rsidRPr="00E04233">
              <w:rPr>
                <w:sz w:val="18"/>
                <w:szCs w:val="18"/>
              </w:rPr>
              <w:t>/jean-carlo-emer-2d-RL-xa4mk-unsplash.jpg</w:t>
            </w:r>
          </w:p>
        </w:tc>
      </w:tr>
      <w:tr w:rsidRPr="00E04233" w:rsidR="0027445A" w14:paraId="72EEE5A0" w14:textId="77777777">
        <w:tc>
          <w:tcPr>
            <w:tcW w:w="2155" w:type="dxa"/>
          </w:tcPr>
          <w:p w:rsidRPr="00E04233" w:rsidR="0027445A" w:rsidP="0027445A" w:rsidRDefault="0027445A" w14:paraId="36264F11" w14:textId="280072BF">
            <w:pPr>
              <w:pStyle w:val="Compact"/>
              <w:rPr>
                <w:sz w:val="18"/>
                <w:szCs w:val="18"/>
              </w:rPr>
            </w:pPr>
            <w:r w:rsidRPr="00E04233">
              <w:rPr>
                <w:sz w:val="18"/>
                <w:szCs w:val="18"/>
              </w:rPr>
              <w:t>##Source</w:t>
            </w:r>
          </w:p>
        </w:tc>
        <w:tc>
          <w:tcPr>
            <w:tcW w:w="7195" w:type="dxa"/>
          </w:tcPr>
          <w:p w:rsidRPr="00E04233" w:rsidR="0027445A" w:rsidP="0027445A" w:rsidRDefault="0027445A" w14:paraId="76B40348" w14:textId="5F930B88">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Pr="00E04233" w:rsidR="0027445A" w14:paraId="4AF368BD" w14:textId="77777777">
        <w:tc>
          <w:tcPr>
            <w:tcW w:w="2155" w:type="dxa"/>
          </w:tcPr>
          <w:p w:rsidRPr="00E04233" w:rsidR="0027445A" w:rsidP="0027445A" w:rsidRDefault="0027445A" w14:paraId="6C5396A8" w14:textId="4B5C35EC">
            <w:pPr>
              <w:pStyle w:val="Compact"/>
              <w:rPr>
                <w:sz w:val="18"/>
                <w:szCs w:val="18"/>
              </w:rPr>
            </w:pPr>
            <w:r w:rsidRPr="00E04233">
              <w:rPr>
                <w:sz w:val="18"/>
                <w:szCs w:val="18"/>
              </w:rPr>
              <w:t>##License</w:t>
            </w:r>
          </w:p>
        </w:tc>
        <w:tc>
          <w:tcPr>
            <w:tcW w:w="7195" w:type="dxa"/>
          </w:tcPr>
          <w:p w:rsidRPr="00E04233" w:rsidR="0027445A" w:rsidP="0027445A" w:rsidRDefault="0027445A" w14:paraId="5DC78984" w14:textId="77777777">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Pr="00E04233" w:rsidR="0027445A" w14:paraId="6FFBD649" w14:textId="77777777">
        <w:tc>
          <w:tcPr>
            <w:tcW w:w="2155" w:type="dxa"/>
          </w:tcPr>
          <w:p w:rsidRPr="00E04233" w:rsidR="0027445A" w:rsidP="0027445A" w:rsidRDefault="0027445A" w14:paraId="329FA6E5" w14:textId="77777777">
            <w:pPr>
              <w:pStyle w:val="Compact"/>
              <w:rPr>
                <w:sz w:val="18"/>
                <w:szCs w:val="18"/>
              </w:rPr>
            </w:pPr>
            <w:r w:rsidRPr="00E04233">
              <w:rPr>
                <w:sz w:val="18"/>
                <w:szCs w:val="18"/>
              </w:rPr>
              <w:t>##Author</w:t>
            </w:r>
          </w:p>
        </w:tc>
        <w:tc>
          <w:tcPr>
            <w:tcW w:w="7195" w:type="dxa"/>
          </w:tcPr>
          <w:p w:rsidRPr="00E04233" w:rsidR="0027445A" w:rsidP="0027445A" w:rsidRDefault="0027445A" w14:paraId="31D26866" w14:textId="77777777">
            <w:pPr>
              <w:pStyle w:val="Compact"/>
              <w:rPr>
                <w:sz w:val="18"/>
                <w:szCs w:val="18"/>
              </w:rPr>
            </w:pPr>
            <w:r w:rsidRPr="00E04233">
              <w:rPr>
                <w:sz w:val="18"/>
                <w:szCs w:val="18"/>
              </w:rPr>
              <w:t>Jean Carlo Emer</w:t>
            </w:r>
          </w:p>
        </w:tc>
      </w:tr>
      <w:tr w:rsidRPr="00E04233" w:rsidR="00494B9D" w14:paraId="130BDD26" w14:textId="77777777">
        <w:tc>
          <w:tcPr>
            <w:tcW w:w="2155" w:type="dxa"/>
          </w:tcPr>
          <w:p w:rsidRPr="00E04233" w:rsidR="00494B9D" w:rsidP="0027445A" w:rsidRDefault="00494B9D" w14:paraId="6C43DE58" w14:textId="22DCE84F">
            <w:pPr>
              <w:pStyle w:val="Compact"/>
              <w:rPr>
                <w:sz w:val="18"/>
                <w:szCs w:val="18"/>
              </w:rPr>
            </w:pPr>
            <w:r w:rsidRPr="00E04233">
              <w:rPr>
                <w:sz w:val="18"/>
                <w:szCs w:val="18"/>
              </w:rPr>
              <w:t>##Alt-text</w:t>
            </w:r>
          </w:p>
        </w:tc>
        <w:tc>
          <w:tcPr>
            <w:tcW w:w="7195" w:type="dxa"/>
          </w:tcPr>
          <w:p w:rsidRPr="00E04233" w:rsidR="00494B9D" w:rsidP="0027445A" w:rsidRDefault="00C93406" w14:paraId="02B5C9D0" w14:textId="462A54A3">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Pr="00E04233" w:rsidR="004D4B8A" w14:paraId="62AD79A6" w14:textId="77777777">
        <w:tc>
          <w:tcPr>
            <w:tcW w:w="2155" w:type="dxa"/>
          </w:tcPr>
          <w:p w:rsidRPr="00E04233" w:rsidR="004D4B8A" w:rsidP="0027445A" w:rsidRDefault="004D4B8A" w14:paraId="7AE2667D" w14:textId="58CD9536">
            <w:pPr>
              <w:pStyle w:val="Compact"/>
              <w:rPr>
                <w:sz w:val="18"/>
                <w:szCs w:val="18"/>
              </w:rPr>
            </w:pPr>
            <w:r w:rsidRPr="004D4B8A">
              <w:rPr>
                <w:sz w:val="18"/>
                <w:szCs w:val="18"/>
              </w:rPr>
              <w:t>##Color</w:t>
            </w:r>
          </w:p>
        </w:tc>
        <w:tc>
          <w:tcPr>
            <w:tcW w:w="7195" w:type="dxa"/>
          </w:tcPr>
          <w:p w:rsidRPr="00E04233" w:rsidR="004D4B8A" w:rsidP="0027445A" w:rsidRDefault="004D4B8A" w14:paraId="5A82B02C" w14:textId="2C85F3F4">
            <w:pPr>
              <w:pStyle w:val="Compact"/>
              <w:rPr>
                <w:sz w:val="18"/>
                <w:szCs w:val="18"/>
              </w:rPr>
            </w:pPr>
            <w:r>
              <w:rPr>
                <w:sz w:val="18"/>
                <w:szCs w:val="18"/>
              </w:rPr>
              <w:t>True</w:t>
            </w:r>
          </w:p>
        </w:tc>
      </w:tr>
      <w:tr w:rsidRPr="00E04233" w:rsidR="0005290B" w14:paraId="636296E0" w14:textId="77777777">
        <w:tc>
          <w:tcPr>
            <w:tcW w:w="2155" w:type="dxa"/>
          </w:tcPr>
          <w:p w:rsidRPr="00E04233" w:rsidR="0005290B" w:rsidP="0027445A" w:rsidRDefault="0005290B" w14:paraId="0BE77E50" w14:textId="50A9196A">
            <w:pPr>
              <w:pStyle w:val="Compact"/>
              <w:rPr>
                <w:sz w:val="18"/>
                <w:szCs w:val="18"/>
              </w:rPr>
            </w:pPr>
            <w:r>
              <w:rPr>
                <w:sz w:val="18"/>
                <w:szCs w:val="18"/>
              </w:rPr>
              <w:t>##Comments</w:t>
            </w:r>
          </w:p>
        </w:tc>
        <w:tc>
          <w:tcPr>
            <w:tcW w:w="7195" w:type="dxa"/>
          </w:tcPr>
          <w:p w:rsidRPr="00E04233" w:rsidR="0005290B" w:rsidP="0027445A" w:rsidRDefault="0005290B" w14:paraId="4AE58D17" w14:textId="364737BF">
            <w:pPr>
              <w:pStyle w:val="Compact"/>
              <w:rPr>
                <w:sz w:val="18"/>
                <w:szCs w:val="18"/>
              </w:rPr>
            </w:pPr>
            <w:r>
              <w:rPr>
                <w:sz w:val="18"/>
                <w:szCs w:val="18"/>
              </w:rPr>
              <w:t>PK: seems good to me</w:t>
            </w:r>
          </w:p>
        </w:tc>
      </w:tr>
      <w:tr w:rsidRPr="00E04233" w:rsidR="00240825" w14:paraId="54D52047" w14:textId="77777777">
        <w:tc>
          <w:tcPr>
            <w:tcW w:w="2155" w:type="dxa"/>
          </w:tcPr>
          <w:p w:rsidRPr="00E04233" w:rsidR="00240825" w:rsidP="0027445A" w:rsidRDefault="00EA4076" w14:paraId="6B5775C1" w14:textId="6ED1CEF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rsidRPr="00E04233" w:rsidR="00240825" w:rsidP="0027445A" w:rsidRDefault="001507F3" w14:paraId="154D62D4" w14:textId="78DCE5B2">
            <w:pPr>
              <w:pStyle w:val="Compact"/>
              <w:rPr>
                <w:sz w:val="18"/>
                <w:szCs w:val="18"/>
              </w:rPr>
            </w:pPr>
            <w:r>
              <w:rPr>
                <w:sz w:val="18"/>
                <w:szCs w:val="18"/>
              </w:rPr>
              <w:t>Ok</w:t>
            </w:r>
          </w:p>
        </w:tc>
      </w:tr>
    </w:tbl>
    <w:p w:rsidRPr="00E04233" w:rsidR="00491E75" w:rsidP="008A3387" w:rsidRDefault="0044161A" w14:paraId="0ED50891" w14:textId="74787966">
      <w:pPr>
        <w:pStyle w:val="BodyText"/>
        <w:jc w:val="both"/>
      </w:pPr>
      <w:commentRangeStart w:id="23"/>
      <w:commentRangeStart w:id="24"/>
      <w:commentRangeStart w:id="25"/>
      <w:r w:rsidRPr="00E04233">
        <w:t>Metadata Table</w:t>
      </w:r>
      <w:r w:rsidRPr="00E04233" w:rsidR="00CA4437">
        <w:t>s</w:t>
      </w:r>
      <w:r w:rsidRPr="00E04233">
        <w:t xml:space="preserve"> </w:t>
      </w:r>
      <w:r w:rsidRPr="00E04233" w:rsidR="00CA4437">
        <w:t>will</w:t>
      </w:r>
      <w:r w:rsidRPr="00E04233">
        <w:t xml:space="preserve"> not be shown in </w:t>
      </w:r>
      <w:r w:rsidRPr="00E04233" w:rsidR="00CA4437">
        <w:t>a</w:t>
      </w:r>
      <w:r w:rsidRPr="00E04233">
        <w:t xml:space="preserve"> paper nor </w:t>
      </w:r>
      <w:r w:rsidRPr="00E04233" w:rsidR="00CA4437">
        <w:t xml:space="preserve">in a </w:t>
      </w:r>
      <w:r w:rsidRPr="00E04233">
        <w:t xml:space="preserve">digital version of your </w:t>
      </w:r>
      <w:r w:rsidRPr="00E04233" w:rsidR="22C90426">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Pr="00E04233" w:rsidR="00B25EDE">
        <w:rPr>
          <w:rStyle w:val="CommentReference"/>
        </w:rPr>
        <w:commentReference w:id="25"/>
      </w:r>
    </w:p>
    <w:p w:rsidRPr="00E04233" w:rsidR="00AB4803" w:rsidP="008A3387" w:rsidRDefault="00CB0D53" w14:paraId="39E38F5E" w14:textId="4848ADF5">
      <w:pPr>
        <w:pStyle w:val="BodyText"/>
        <w:jc w:val="both"/>
      </w:pPr>
      <w:r w:rsidRPr="00E04233">
        <w:t xml:space="preserve">Note </w:t>
      </w:r>
      <w:r w:rsidRPr="00E04233" w:rsidR="00F03C4D">
        <w:t xml:space="preserve">that a Metadata Table is just </w:t>
      </w:r>
      <w:r w:rsidRPr="00E04233" w:rsidR="00872FAA">
        <w:t xml:space="preserve">a standard MS Word table with </w:t>
      </w:r>
      <w:r w:rsidRPr="00E04233">
        <w:t>2 columns: the field name and the field value.</w:t>
      </w:r>
    </w:p>
    <w:p w:rsidRPr="00E04233" w:rsidR="00AB4803" w:rsidP="00AB4803" w:rsidRDefault="00AB4803" w14:paraId="1A4EE317" w14:textId="1CC38CCF">
      <w:pPr>
        <w:pStyle w:val="Heading3"/>
      </w:pPr>
      <w:r w:rsidRPr="00E04233">
        <w:t xml:space="preserve">Field </w:t>
      </w:r>
      <w:r w:rsidRPr="00E04233" w:rsidR="00CB122C">
        <w:t>Names</w:t>
      </w:r>
    </w:p>
    <w:p w:rsidRPr="00E04233" w:rsidR="00090BD1" w:rsidP="008E18AC" w:rsidRDefault="003504E2" w14:paraId="28A957EA" w14:textId="5035A4FB">
      <w:pPr>
        <w:pStyle w:val="BodyText"/>
      </w:pPr>
      <w:r w:rsidR="3AE7ECE1">
        <w:rPr/>
        <w:t xml:space="preserve">The field name </w:t>
      </w:r>
      <w:r w:rsidR="3AE7ECE1">
        <w:rPr/>
        <w:t xml:space="preserve">must consist of `##` characters and the name of the </w:t>
      </w:r>
      <w:r w:rsidR="3AE7ECE1">
        <w:rPr/>
        <w:t xml:space="preserve">field chosen among the following </w:t>
      </w:r>
      <w:r w:rsidR="3AE7ECE1">
        <w:rPr/>
        <w:t>supported field names:</w:t>
      </w:r>
    </w:p>
    <w:p w:rsidR="3AE7ECE1" w:rsidP="3AE7ECE1" w:rsidRDefault="3AE7ECE1" w14:paraId="558011DB" w14:textId="63D25145">
      <w:pPr>
        <w:pStyle w:val="BodyText"/>
      </w:pPr>
    </w:p>
    <w:p w:rsidRPr="00E04233" w:rsidR="00A32887" w:rsidRDefault="7997D0FC" w14:paraId="7BD8086C" w14:textId="4325CA81">
      <w:pPr>
        <w:pStyle w:val="Heading4"/>
      </w:pPr>
      <w:commentRangeStart w:id="26"/>
      <w:commentRangeStart w:id="27"/>
      <w:r w:rsidR="3AE7ECE1">
        <w:rPr/>
        <w:t>Supported Fields</w:t>
      </w:r>
      <w:commentRangeEnd w:id="26"/>
      <w:r>
        <w:rPr>
          <w:rStyle w:val="CommentReference"/>
        </w:rPr>
        <w:commentReference w:id="26"/>
      </w:r>
      <w:commentRangeEnd w:id="27"/>
      <w:r>
        <w:rPr>
          <w:rStyle w:val="CommentReference"/>
        </w:rPr>
        <w:commentReference w:id="27"/>
      </w:r>
    </w:p>
    <w:p w:rsidR="3AE7ECE1" w:rsidP="3AE7ECE1" w:rsidRDefault="3AE7ECE1" w14:paraId="382C74CC" w14:textId="37277AD4">
      <w:pPr>
        <w:pStyle w:val="BodyText"/>
      </w:pPr>
    </w:p>
    <w:p w:rsidRPr="00E04233" w:rsidR="001746F7" w:rsidP="00F46AB2" w:rsidRDefault="001746F7" w14:paraId="2540ABE3" w14:textId="442112AD">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2</w:t>
      </w:r>
      <w:r w:rsidRPr="00E04233" w:rsidR="00415924">
        <w:rPr>
          <w:b/>
          <w:bCs/>
          <w:noProof/>
        </w:rPr>
        <w:fldChar w:fldCharType="end"/>
      </w:r>
      <w:r w:rsidRPr="00E04233">
        <w:rPr>
          <w:b/>
          <w:bCs/>
        </w:rPr>
        <w:t>:</w:t>
      </w:r>
      <w:r w:rsidRPr="00E04233">
        <w:t xml:space="preserve"> </w:t>
      </w:r>
      <w:r w:rsidRPr="00E04233" w:rsidR="00E86A91">
        <w:t>Definitions of fields in Metadata Tables.</w:t>
      </w:r>
    </w:p>
    <w:tbl>
      <w:tblPr>
        <w:tblW w:w="934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0" w:type="dxa"/>
          <w:right w:w="0" w:type="dxa"/>
        </w:tblCellMar>
        <w:tblLook w:val="04A0" w:firstRow="1" w:lastRow="0" w:firstColumn="1" w:lastColumn="0" w:noHBand="0" w:noVBand="1"/>
      </w:tblPr>
      <w:tblGrid>
        <w:gridCol w:w="1890"/>
        <w:gridCol w:w="7455"/>
      </w:tblGrid>
      <w:tr w:rsidRPr="00744324" w:rsidR="001771FF" w:rsidTr="00736E01" w14:paraId="2CF91D49" w14:textId="77777777">
        <w:trPr>
          <w:trHeight w:val="300"/>
        </w:trPr>
        <w:tc>
          <w:tcPr>
            <w:tcW w:w="1890" w:type="dxa"/>
            <w:shd w:val="clear" w:color="auto" w:fill="auto"/>
            <w:vAlign w:val="center"/>
            <w:hideMark/>
          </w:tcPr>
          <w:p w:rsidRPr="00744324" w:rsidR="001771FF" w:rsidP="00736E01" w:rsidRDefault="001771FF" w14:paraId="1E67C7DA" w14:textId="77777777">
            <w:pPr>
              <w:spacing w:after="0"/>
              <w:textAlignment w:val="baseline"/>
              <w:rPr>
                <w:rFonts w:ascii="Times New Roman" w:hAnsi="Times New Roman" w:eastAsia="Times New Roman" w:cs="Times New Roman"/>
                <w:b/>
                <w:bCs/>
              </w:rPr>
            </w:pPr>
            <w:r w:rsidRPr="00744324">
              <w:rPr>
                <w:rFonts w:ascii="Calibri" w:hAnsi="Calibri" w:eastAsia="Times New Roman" w:cs="Calibri"/>
                <w:sz w:val="18"/>
                <w:szCs w:val="18"/>
              </w:rPr>
              <w:t>##</w:t>
            </w:r>
            <w:r>
              <w:rPr>
                <w:rFonts w:ascii="Calibri" w:hAnsi="Calibri" w:eastAsia="Times New Roman" w:cs="Calibri"/>
                <w:sz w:val="18"/>
                <w:szCs w:val="18"/>
              </w:rPr>
              <w:t xml:space="preserve"> </w:t>
            </w:r>
            <w:r w:rsidRPr="00744324">
              <w:rPr>
                <w:rFonts w:ascii="Calibri" w:hAnsi="Calibri" w:eastAsia="Times New Roman" w:cs="Calibri"/>
                <w:sz w:val="18"/>
                <w:szCs w:val="18"/>
              </w:rPr>
              <w:t xml:space="preserve">Digital </w:t>
            </w:r>
            <w:r>
              <w:rPr>
                <w:rFonts w:ascii="Calibri" w:hAnsi="Calibri" w:eastAsia="Times New Roman" w:cs="Calibri"/>
                <w:sz w:val="18"/>
                <w:szCs w:val="18"/>
              </w:rPr>
              <w:t>input</w:t>
            </w:r>
            <w:r w:rsidRPr="00744324">
              <w:rPr>
                <w:rFonts w:ascii="Calibri" w:hAnsi="Calibri" w:eastAsia="Times New Roman" w:cs="Calibri"/>
                <w:b/>
                <w:bCs/>
                <w:sz w:val="18"/>
                <w:szCs w:val="18"/>
              </w:rPr>
              <w:t> </w:t>
            </w:r>
          </w:p>
        </w:tc>
        <w:tc>
          <w:tcPr>
            <w:tcW w:w="7455" w:type="dxa"/>
            <w:shd w:val="clear" w:color="auto" w:fill="auto"/>
            <w:vAlign w:val="center"/>
            <w:hideMark/>
          </w:tcPr>
          <w:p w:rsidRPr="00744324" w:rsidR="001771FF" w:rsidP="00736E01" w:rsidRDefault="001771FF" w14:paraId="0E6AA999" w14:textId="5D2C24B1">
            <w:pPr>
              <w:spacing w:after="0"/>
              <w:textAlignment w:val="baseline"/>
              <w:rPr>
                <w:rFonts w:ascii="Calibri" w:hAnsi="Calibri" w:eastAsia="Times New Roman" w:cs="Calibri"/>
                <w:sz w:val="18"/>
                <w:szCs w:val="18"/>
              </w:rPr>
            </w:pPr>
            <w:r w:rsidRPr="00974C19">
              <w:rPr>
                <w:rFonts w:ascii="Calibri" w:hAnsi="Calibri" w:eastAsia="Times New Roman" w:cs="Calibri"/>
                <w:sz w:val="18"/>
                <w:szCs w:val="18"/>
              </w:rPr>
              <w:t>./assets/</w:t>
            </w:r>
            <w:r w:rsidRPr="006B75A4" w:rsidR="006B75A4">
              <w:rPr>
                <w:rFonts w:ascii="Calibri" w:hAnsi="Calibri" w:eastAsia="Times New Roman" w:cs="Calibri"/>
                <w:sz w:val="18"/>
                <w:szCs w:val="18"/>
              </w:rPr>
              <w:t>02_introduction_to_docx</w:t>
            </w:r>
            <w:r w:rsidRPr="00974C19">
              <w:rPr>
                <w:rFonts w:ascii="Calibri" w:hAnsi="Calibri" w:eastAsia="Times New Roman" w:cs="Calibri"/>
                <w:sz w:val="18"/>
                <w:szCs w:val="18"/>
              </w:rPr>
              <w:t>/</w:t>
            </w:r>
            <w:r w:rsidRPr="00B23E43" w:rsidR="00B23E43">
              <w:rPr>
                <w:rFonts w:ascii="Calibri" w:hAnsi="Calibri" w:eastAsia="Times New Roman" w:cs="Calibri"/>
                <w:sz w:val="18"/>
                <w:szCs w:val="18"/>
              </w:rPr>
              <w:t>metadata_table_supported_fields.html</w:t>
            </w:r>
          </w:p>
        </w:tc>
      </w:tr>
      <w:tr w:rsidRPr="00744324" w:rsidR="002B7968" w:rsidTr="00736E01" w14:paraId="2E353B66" w14:textId="77777777">
        <w:trPr>
          <w:trHeight w:val="300"/>
        </w:trPr>
        <w:tc>
          <w:tcPr>
            <w:tcW w:w="1890" w:type="dxa"/>
            <w:shd w:val="clear" w:color="auto" w:fill="auto"/>
            <w:vAlign w:val="center"/>
          </w:tcPr>
          <w:p w:rsidRPr="00744324" w:rsidR="002B7968" w:rsidP="00736E01" w:rsidRDefault="002B7968" w14:paraId="14DC1E04" w14:textId="7EA383C0">
            <w:pPr>
              <w:spacing w:after="0"/>
              <w:textAlignment w:val="baseline"/>
              <w:rPr>
                <w:rFonts w:ascii="Calibri" w:hAnsi="Calibri" w:eastAsia="Times New Roman" w:cs="Calibri"/>
                <w:sz w:val="18"/>
                <w:szCs w:val="18"/>
              </w:rPr>
            </w:pPr>
            <w:r>
              <w:rPr>
                <w:rFonts w:ascii="Calibri" w:hAnsi="Calibri" w:eastAsia="Times New Roman" w:cs="Calibri"/>
                <w:sz w:val="18"/>
                <w:szCs w:val="18"/>
              </w:rPr>
              <w:t>## Height</w:t>
            </w:r>
          </w:p>
        </w:tc>
        <w:tc>
          <w:tcPr>
            <w:tcW w:w="7455" w:type="dxa"/>
            <w:shd w:val="clear" w:color="auto" w:fill="auto"/>
            <w:vAlign w:val="center"/>
          </w:tcPr>
          <w:p w:rsidRPr="00974C19" w:rsidR="002B7968" w:rsidP="00736E01" w:rsidRDefault="0055516B" w14:paraId="5B783926" w14:textId="49B41D05">
            <w:pPr>
              <w:spacing w:after="0"/>
              <w:textAlignment w:val="baseline"/>
              <w:rPr>
                <w:rFonts w:ascii="Calibri" w:hAnsi="Calibri" w:eastAsia="Times New Roman" w:cs="Calibri"/>
                <w:sz w:val="18"/>
                <w:szCs w:val="18"/>
              </w:rPr>
            </w:pPr>
            <w:r>
              <w:rPr>
                <w:rFonts w:ascii="Calibri" w:hAnsi="Calibri" w:eastAsia="Times New Roman" w:cs="Calibri"/>
                <w:sz w:val="18"/>
                <w:szCs w:val="18"/>
              </w:rPr>
              <w:t>8</w:t>
            </w:r>
            <w:r w:rsidR="00507E78">
              <w:rPr>
                <w:rFonts w:ascii="Calibri" w:hAnsi="Calibri" w:eastAsia="Times New Roman" w:cs="Calibri"/>
                <w:sz w:val="18"/>
                <w:szCs w:val="18"/>
              </w:rPr>
              <w:t>5</w:t>
            </w:r>
            <w:r w:rsidR="002B7968">
              <w:rPr>
                <w:rFonts w:ascii="Calibri" w:hAnsi="Calibri" w:eastAsia="Times New Roman" w:cs="Calibri"/>
                <w:sz w:val="18"/>
                <w:szCs w:val="18"/>
              </w:rPr>
              <w:t>0</w:t>
            </w:r>
          </w:p>
        </w:tc>
      </w:tr>
      <w:tr w:rsidRPr="00974C19" w:rsidR="001771FF" w:rsidTr="00736E01" w14:paraId="5578FEA1" w14:textId="77777777">
        <w:trPr>
          <w:trHeight w:val="300"/>
        </w:trPr>
        <w:tc>
          <w:tcPr>
            <w:tcW w:w="1890" w:type="dxa"/>
            <w:shd w:val="clear" w:color="auto" w:fill="auto"/>
            <w:vAlign w:val="center"/>
          </w:tcPr>
          <w:p w:rsidR="001771FF" w:rsidP="00736E01" w:rsidRDefault="001771FF" w14:paraId="0F786480" w14:textId="133DC47C">
            <w:pPr>
              <w:spacing w:after="0"/>
              <w:textAlignment w:val="baseline"/>
              <w:rPr>
                <w:rFonts w:ascii="Calibri" w:hAnsi="Calibri" w:eastAsia="Times New Roman" w:cs="Calibri"/>
                <w:sz w:val="18"/>
                <w:szCs w:val="18"/>
              </w:rPr>
            </w:pPr>
            <w:r>
              <w:rPr>
                <w:rFonts w:ascii="Calibri" w:hAnsi="Calibri" w:eastAsia="Times New Roman" w:cs="Calibri"/>
                <w:sz w:val="18"/>
                <w:szCs w:val="18"/>
              </w:rPr>
              <w:t xml:space="preserve">## </w:t>
            </w:r>
            <w:r w:rsidR="003747BD">
              <w:rPr>
                <w:rFonts w:ascii="Calibri" w:hAnsi="Calibri" w:eastAsia="Times New Roman" w:cs="Calibri"/>
                <w:sz w:val="18"/>
                <w:szCs w:val="18"/>
              </w:rPr>
              <w:t>Source</w:t>
            </w:r>
          </w:p>
        </w:tc>
        <w:tc>
          <w:tcPr>
            <w:tcW w:w="7455" w:type="dxa"/>
            <w:shd w:val="clear" w:color="auto" w:fill="auto"/>
            <w:vAlign w:val="center"/>
          </w:tcPr>
          <w:p w:rsidR="001771FF" w:rsidP="00736E01" w:rsidRDefault="003747BD" w14:paraId="18B43C46" w14:textId="2BA34940">
            <w:pPr>
              <w:spacing w:after="0"/>
              <w:textAlignment w:val="baseline"/>
            </w:pPr>
            <w:r>
              <w:rPr>
                <w:rFonts w:ascii="Calibri" w:hAnsi="Calibri" w:eastAsia="Times New Roman" w:cs="Calibri"/>
                <w:sz w:val="18"/>
                <w:szCs w:val="18"/>
              </w:rPr>
              <w:t>Pawel Kaminski</w:t>
            </w:r>
          </w:p>
        </w:tc>
      </w:tr>
    </w:tbl>
    <w:p w:rsidRPr="00E04233" w:rsidR="001771FF" w:rsidP="00AB4803" w:rsidRDefault="001771FF" w14:paraId="5D0225AE" w14:textId="77777777">
      <w:pPr>
        <w:pStyle w:val="BodyText"/>
      </w:pPr>
    </w:p>
    <w:p w:rsidRPr="00E04233" w:rsidR="003069A7" w:rsidP="003069A7" w:rsidRDefault="003069A7" w14:paraId="715BB960" w14:textId="3E2C8F26">
      <w:pPr>
        <w:pStyle w:val="HTMLPreformatted"/>
        <w:shd w:val="clear" w:color="auto" w:fill="F6F8FA"/>
        <w:rPr>
          <w:rFonts w:ascii="Consolas" w:hAnsi="Consolas"/>
          <w:color w:val="1F2328"/>
          <w:bdr w:val="none" w:color="auto" w:sz="0" w:space="0" w:frame="1"/>
        </w:rPr>
      </w:pPr>
      <w:bookmarkStart w:name="_Hlk187242718" w:id="28"/>
      <w:r w:rsidRPr="00E04233">
        <w:rPr>
          <w:rStyle w:val="HTMLCode"/>
          <w:rFonts w:ascii="Consolas" w:hAnsi="Consolas"/>
          <w:color w:val="1F2328"/>
          <w:bdr w:val="none" w:color="auto" w:sz="0" w:space="0" w:frame="1"/>
        </w:rPr>
        <w:t>:::{warning}</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Any mistake in a field name will result in invalid and missing metadata information.</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bookmarkEnd w:id="28"/>
    <w:p w:rsidR="00B966AF" w:rsidP="00B966AF" w:rsidRDefault="00B966AF" w14:paraId="3CAF39F7" w14:textId="77777777"/>
    <w:p w:rsidRPr="00E04233" w:rsidR="00B966AF" w:rsidP="00B966AF" w:rsidRDefault="00B966AF" w14:paraId="07AC1F03" w14:textId="7DF30783">
      <w:r w:rsidRPr="00E04233">
        <w:t>For example, `##License` is a valid field name while `#License` or `##Name-of-a-license` are not and will not work.</w:t>
      </w:r>
    </w:p>
    <w:p w:rsidR="003069A7" w:rsidP="003F0A70" w:rsidRDefault="003069A7" w14:paraId="3E417CC0" w14:textId="77777777"/>
    <w:p w:rsidRPr="00D535D8" w:rsidR="00B966AF" w:rsidP="00B966AF" w:rsidRDefault="00B966AF" w14:paraId="0748253F" w14:textId="213933B7">
      <w:pPr>
        <w:pStyle w:val="HTMLPreformatted"/>
        <w:shd w:val="clear" w:color="auto" w:fill="F6F8FA"/>
        <w:rPr>
          <w:rFonts w:ascii="Consolas" w:hAnsi="Consolas"/>
          <w:color w:val="1F2328"/>
          <w:bdr w:val="none" w:color="auto" w:sz="0" w:space="0" w:frame="1"/>
        </w:rPr>
      </w:pPr>
      <w:r w:rsidRPr="00D535D8">
        <w:rPr>
          <w:rStyle w:val="HTMLCode"/>
          <w:rFonts w:ascii="Consolas" w:hAnsi="Consolas"/>
          <w:color w:val="1F2328"/>
          <w:bdr w:val="none" w:color="auto" w:sz="0" w:space="0" w:frame="1"/>
        </w:rPr>
        <w:t>:::{important}</w:t>
      </w:r>
      <w:r w:rsidRPr="00D535D8">
        <w:rPr>
          <w:rStyle w:val="HTMLCode"/>
          <w:rFonts w:ascii="Consolas" w:hAnsi="Consolas"/>
          <w:color w:val="1F2328"/>
          <w:bdr w:val="none" w:color="auto" w:sz="0" w:space="0" w:frame="1"/>
        </w:rPr>
        <w:br/>
      </w:r>
      <w:r w:rsidRPr="00D535D8" w:rsidR="00D535D8">
        <w:rPr>
          <w:rFonts w:ascii="Consolas" w:hAnsi="Consolas"/>
        </w:rPr>
        <w:t>Please pay particular attention to the “</w:t>
      </w:r>
      <w:r w:rsidRPr="00D535D8" w:rsidR="00D535D8">
        <w:rPr>
          <w:rFonts w:ascii="Consolas" w:hAnsi="Consolas"/>
          <w:b/>
          <w:bCs/>
        </w:rPr>
        <w:t>##Digital-input</w:t>
      </w:r>
      <w:r w:rsidRPr="00D535D8" w:rsidR="00D535D8">
        <w:rPr>
          <w:rFonts w:ascii="Consolas" w:hAnsi="Consolas"/>
        </w:rPr>
        <w:t>” and “</w:t>
      </w:r>
      <w:r w:rsidRPr="00D535D8" w:rsidR="00D535D8">
        <w:rPr>
          <w:rFonts w:ascii="Consolas" w:hAnsi="Consolas"/>
          <w:b/>
          <w:bCs/>
        </w:rPr>
        <w:t>##Paper-input</w:t>
      </w:r>
      <w:r w:rsidRPr="00D535D8" w:rsidR="00D535D8">
        <w:rPr>
          <w:rFonts w:ascii="Consolas" w:hAnsi="Consolas"/>
        </w:rPr>
        <w:t>”, as well as to the “</w:t>
      </w:r>
      <w:r w:rsidRPr="00D535D8" w:rsidR="00D535D8">
        <w:rPr>
          <w:rFonts w:ascii="Consolas" w:hAnsi="Consolas"/>
          <w:b/>
          <w:bCs/>
          <w:color w:val="1F2328"/>
          <w:bdr w:val="none" w:color="auto" w:sz="0" w:space="0" w:frame="1"/>
        </w:rPr>
        <w:t>##Source</w:t>
      </w:r>
      <w:r w:rsidRPr="00D535D8" w:rsidR="00D535D8">
        <w:rPr>
          <w:rFonts w:ascii="Consolas" w:hAnsi="Consolas"/>
        </w:rPr>
        <w:t>” field.</w:t>
      </w:r>
      <w:r w:rsidRPr="00D535D8">
        <w:rPr>
          <w:rStyle w:val="HTMLCode"/>
          <w:rFonts w:ascii="Consolas" w:hAnsi="Consolas"/>
          <w:color w:val="1F2328"/>
          <w:bdr w:val="none" w:color="auto" w:sz="0" w:space="0" w:frame="1"/>
        </w:rPr>
        <w:br/>
      </w:r>
      <w:r w:rsidRPr="00D535D8">
        <w:rPr>
          <w:rStyle w:val="HTMLCode"/>
          <w:rFonts w:ascii="Consolas" w:hAnsi="Consolas"/>
          <w:color w:val="1F2328"/>
          <w:bdr w:val="none" w:color="auto" w:sz="0" w:space="0" w:frame="1"/>
        </w:rPr>
        <w:t>:::</w:t>
      </w:r>
    </w:p>
    <w:p w:rsidR="000D55F6" w:rsidP="003F0A70" w:rsidRDefault="000D55F6" w14:paraId="776DCED2" w14:textId="77777777"/>
    <w:p w:rsidR="00B966AF" w:rsidP="000D55F6" w:rsidRDefault="000D55F6" w14:paraId="124D5E72" w14:textId="3225316E">
      <w:pPr>
        <w:pStyle w:val="Heading4"/>
      </w:pPr>
      <w:r>
        <w:t>Input Fields</w:t>
      </w:r>
    </w:p>
    <w:p w:rsidR="00435527" w:rsidP="007362BF" w:rsidRDefault="0089128F" w14:paraId="5AF53F89" w14:textId="3FB9557E">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rsidR="000D55F6" w:rsidP="007362BF" w:rsidRDefault="00764A9B" w14:paraId="74BC29E7" w14:textId="075C7E70">
      <w:r>
        <w:t>If your book’s folder has the following structure:</w:t>
      </w:r>
    </w:p>
    <w:p w:rsidR="00764A9B" w:rsidP="00764A9B" w:rsidRDefault="00764A9B" w14:paraId="22D2E074"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rsidR="00764A9B" w:rsidP="00764A9B" w:rsidRDefault="002E593E" w14:paraId="0EF995C4" w14:textId="69E5BFD1">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rsidR="00764A9B" w:rsidP="00764A9B" w:rsidRDefault="00764A9B" w14:paraId="17F32898"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rsidR="00764A9B" w:rsidP="00764A9B" w:rsidRDefault="00764A9B" w14:paraId="6668FF05"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rsidR="00764A9B" w:rsidP="00764A9B" w:rsidRDefault="00764A9B" w14:paraId="650C5EAC"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rsidRPr="00B9273E" w:rsidR="00764A9B" w:rsidP="00764A9B" w:rsidRDefault="00764A9B" w14:paraId="75F75D60" w14:textId="7E894529">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rsidRPr="00B9273E" w:rsidR="00764A9B" w:rsidP="00764A9B" w:rsidRDefault="00764A9B" w14:paraId="2DC62410"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rsidR="00764A9B" w:rsidP="00764A9B" w:rsidRDefault="00764A9B" w14:paraId="4475AA47" w14:textId="77777777">
      <w:pPr>
        <w:pStyle w:val="HTMLPreformatted"/>
        <w:pBdr>
          <w:top w:val="single" w:color="D9D9D9" w:sz="6" w:space="11"/>
          <w:left w:val="single" w:color="D9D9D9" w:sz="6" w:space="11"/>
          <w:bottom w:val="single" w:color="D9D9D9" w:sz="6" w:space="11"/>
          <w:right w:val="single" w:color="D9D9D9" w:sz="6" w:space="11"/>
        </w:pBdr>
        <w:spacing w:line="240" w:lineRule="atLeast"/>
        <w:rPr>
          <w:color w:val="737373"/>
          <w:sz w:val="17"/>
          <w:szCs w:val="17"/>
        </w:rPr>
      </w:pPr>
      <w:r>
        <w:rPr>
          <w:rStyle w:val="hljs-selector-class"/>
          <w:color w:val="007700"/>
          <w:sz w:val="17"/>
          <w:szCs w:val="17"/>
          <w:shd w:val="clear" w:color="auto" w:fill="FFFFFF"/>
        </w:rPr>
        <w:t>:::</w:t>
      </w:r>
    </w:p>
    <w:p w:rsidR="00890F73" w:rsidP="007A031D" w:rsidRDefault="005D3D88" w14:paraId="4099BE5D" w14:textId="11D418B0">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name="_Hlk187243228" w:id="29"/>
      <w:r w:rsidR="00A15A1B">
        <w:t>`</w:t>
      </w:r>
      <w:r w:rsidRPr="00A15A1B" w:rsidR="00A15A1B">
        <w:t>##Digital-input</w:t>
      </w:r>
      <w:r w:rsidR="00A15A1B">
        <w:t>`</w:t>
      </w:r>
      <w:bookmarkEnd w:id="29"/>
      <w:r w:rsidR="00A15A1B">
        <w:t xml:space="preserve"> or `</w:t>
      </w:r>
      <w:r w:rsidRPr="00A15A1B" w:rsidR="00A15A1B">
        <w:t>##</w:t>
      </w:r>
      <w:r w:rsidR="00A15A1B">
        <w:t>Paper</w:t>
      </w:r>
      <w:r w:rsidRPr="00A15A1B" w:rsidR="00A15A1B">
        <w:t>-input</w:t>
      </w:r>
      <w:r w:rsidR="00A15A1B">
        <w:t>` field</w:t>
      </w:r>
      <w:r w:rsidR="00A4619D">
        <w:t xml:space="preserve"> </w:t>
      </w:r>
      <w:r w:rsidR="00890F73">
        <w:t xml:space="preserve">could </w:t>
      </w:r>
      <w:r w:rsidR="00A15A1B">
        <w:t xml:space="preserve">be equal to </w:t>
      </w:r>
      <w:r w:rsidRPr="0095402E" w:rsidR="00A15A1B">
        <w:t>`</w:t>
      </w:r>
      <w:r w:rsidRPr="000264F8" w:rsidR="00A15A1B">
        <w:t>./assets/</w:t>
      </w:r>
      <w:r w:rsidRPr="000264F8" w:rsidR="004F5383">
        <w:t>chapter_</w:t>
      </w:r>
      <w:r w:rsidRPr="000264F8" w:rsidR="0019109D">
        <w:t>1</w:t>
      </w:r>
      <w:r w:rsidRPr="000264F8" w:rsidR="004F5383">
        <w:t>/</w:t>
      </w:r>
      <w:r w:rsidRPr="000264F8" w:rsidR="00CF2838">
        <w:t>filename.tiff</w:t>
      </w:r>
      <w:r w:rsidR="00A15A1B">
        <w:t>`.</w:t>
      </w:r>
      <w:r w:rsidR="004F5383">
        <w:t xml:space="preserve"> Note that your book’s folder is the point of reference here</w:t>
      </w:r>
      <w:r w:rsidR="00841E83">
        <w:t xml:space="preserve"> (name your book’s folder </w:t>
      </w:r>
      <w:r w:rsidR="00301894">
        <w:t>like “</w:t>
      </w:r>
      <w:r w:rsidRPr="000264F8" w:rsidR="00301894">
        <w:t>slug-of-my-book</w:t>
      </w:r>
      <w:r w:rsidR="00301894">
        <w:t>” is the `.`</w:t>
      </w:r>
      <w:r w:rsidR="00421E9F">
        <w:t>, other directories in which this folder is located does not matter</w:t>
      </w:r>
      <w:r w:rsidR="00841E83">
        <w:t>)</w:t>
      </w:r>
      <w:r w:rsidR="004F5383">
        <w:t>.</w:t>
      </w:r>
    </w:p>
    <w:p w:rsidR="004F5383" w:rsidP="007362BF" w:rsidRDefault="004F5383" w14:paraId="786CC3F5" w14:textId="77777777"/>
    <w:p w:rsidR="000D55F6" w:rsidP="000D55F6" w:rsidRDefault="000D55F6" w14:paraId="36124B2A" w14:textId="23BE8A97">
      <w:pPr>
        <w:pStyle w:val="Heading4"/>
      </w:pPr>
      <w:r>
        <w:t>Source Field</w:t>
      </w:r>
    </w:p>
    <w:p w:rsidR="00C92A17" w:rsidP="007362BF" w:rsidRDefault="00C92A17" w14:paraId="74727087" w14:textId="4E919817">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rsidR="006D4E46" w:rsidP="00DD6A52" w:rsidRDefault="00DD6A52" w14:paraId="60CE0023" w14:textId="1EEFBE23">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w:history="1" r:id="rId17">
        <w:r w:rsidRPr="00BE3CB4" w:rsidR="00EC43FB">
          <w:rPr>
            <w:rStyle w:val="Hyperlink"/>
          </w:rPr>
          <w:t>https://lizenzhinweisgenerator.de/?lang=en</w:t>
        </w:r>
      </w:hyperlink>
      <w:r w:rsidR="00EC43FB">
        <w:t xml:space="preserve"> </w:t>
      </w:r>
      <w:r w:rsidRPr="00DD6A52">
        <w:t>to generate your credit line.</w:t>
      </w:r>
    </w:p>
    <w:p w:rsidR="0095623D" w:rsidP="003F0A70" w:rsidRDefault="0095623D" w14:paraId="5FB6B7BB" w14:textId="77777777"/>
    <w:p w:rsidRPr="00E04233" w:rsidR="00B56D14" w:rsidP="003F0A70" w:rsidRDefault="00B56D14" w14:paraId="19403FFD" w14:textId="77777777"/>
    <w:p w:rsidRPr="00E04233" w:rsidR="00615581" w:rsidP="00F33F43" w:rsidRDefault="00615581" w14:paraId="56136B0D" w14:textId="77777777">
      <w:pPr>
        <w:rPr>
          <w:rFonts w:asciiTheme="majorHAnsi" w:hAnsiTheme="majorHAnsi" w:eastAsiaTheme="majorEastAsia" w:cstheme="majorBidi"/>
          <w:color w:val="4F81BD" w:themeColor="accent1"/>
          <w:sz w:val="28"/>
          <w:szCs w:val="28"/>
        </w:rPr>
      </w:pPr>
      <w:r w:rsidRPr="00E04233">
        <w:br w:type="page"/>
      </w:r>
    </w:p>
    <w:p w:rsidRPr="00E04233" w:rsidR="00B73A92" w:rsidP="00B73A92" w:rsidRDefault="0077101A" w14:paraId="13AE2EDD" w14:textId="3217DE73">
      <w:pPr>
        <w:pStyle w:val="Heading2"/>
      </w:pPr>
      <w:r>
        <w:t>References</w:t>
      </w:r>
    </w:p>
    <w:p w:rsidRPr="00E04233" w:rsidR="00B73A92" w:rsidP="00B73A92" w:rsidRDefault="0077101A" w14:paraId="29168CC7" w14:textId="5F7DE442">
      <w:pPr>
        <w:pStyle w:val="Heading3"/>
      </w:pPr>
      <w:bookmarkStart w:name="_Ref186656819" w:id="30"/>
      <w:r>
        <w:t>References</w:t>
      </w:r>
      <w:r w:rsidRPr="00E04233" w:rsidR="00B73A92">
        <w:t xml:space="preserve"> To Websites</w:t>
      </w:r>
      <w:bookmarkEnd w:id="30"/>
    </w:p>
    <w:p w:rsidR="002D515E" w:rsidP="00B73A92" w:rsidRDefault="002D515E" w14:paraId="082BA90D" w14:textId="30D74A86">
      <w:pPr>
        <w:pStyle w:val="BodyText"/>
        <w:jc w:val="both"/>
      </w:pPr>
      <w:r>
        <w:t>The simplest form of a reference is a hyperlink to an external website.</w:t>
      </w:r>
    </w:p>
    <w:p w:rsidRPr="00E04233" w:rsidR="00B73A92" w:rsidP="00B73A92" w:rsidRDefault="00B73A92" w14:paraId="61236789" w14:textId="26D65946">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rsidRPr="00E04233" w:rsidR="009709AE" w:rsidP="009709AE" w:rsidRDefault="009709AE" w14:paraId="5AE54C96" w14:textId="6DB29158">
      <w:pPr>
        <w:pStyle w:val="Caption"/>
      </w:pPr>
      <w:bookmarkStart w:name="_Ref186656970" w:id="31"/>
      <w:bookmarkStart w:name="_Toc187994024" w:id="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3</w:t>
      </w:r>
      <w:r w:rsidRPr="00E04233">
        <w:rPr>
          <w:b/>
          <w:bCs/>
        </w:rPr>
        <w:fldChar w:fldCharType="end"/>
      </w:r>
      <w:bookmarkEnd w:id="31"/>
      <w:r w:rsidRPr="00E04233">
        <w:rPr>
          <w:b/>
          <w:bCs/>
        </w:rPr>
        <w:t>:</w:t>
      </w:r>
      <w:r w:rsidRPr="00E04233" w:rsidR="002D7853">
        <w:t xml:space="preserve"> Inserting a hyperlink in MS Word</w:t>
      </w:r>
      <w:r w:rsidRPr="00E04233">
        <w:t>.</w:t>
      </w:r>
      <w:bookmarkEnd w:id="32"/>
    </w:p>
    <w:p w:rsidRPr="00E04233" w:rsidR="00B73A92" w:rsidP="00B73A92" w:rsidRDefault="00B73A92" w14:paraId="2647EA48" w14:textId="77777777">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B3212A" w:rsidTr="00020F21" w14:paraId="2EB59775" w14:textId="77777777">
        <w:tc>
          <w:tcPr>
            <w:tcW w:w="2341" w:type="dxa"/>
          </w:tcPr>
          <w:p w:rsidRPr="00E04233" w:rsidR="00B3212A" w:rsidP="00E826F7" w:rsidRDefault="00B3212A" w14:paraId="0EDDDCA7" w14:textId="77777777">
            <w:pPr>
              <w:pStyle w:val="Compact"/>
              <w:rPr>
                <w:sz w:val="18"/>
                <w:szCs w:val="18"/>
              </w:rPr>
            </w:pPr>
            <w:r w:rsidRPr="00E04233">
              <w:rPr>
                <w:sz w:val="18"/>
                <w:szCs w:val="18"/>
              </w:rPr>
              <w:t>##Digital-input</w:t>
            </w:r>
          </w:p>
        </w:tc>
        <w:tc>
          <w:tcPr>
            <w:tcW w:w="7009" w:type="dxa"/>
          </w:tcPr>
          <w:p w:rsidRPr="00E04233" w:rsidR="00B3212A" w:rsidP="00E826F7" w:rsidRDefault="00B3212A" w14:paraId="7066B188" w14:textId="129DB998">
            <w:pPr>
              <w:pStyle w:val="Compact"/>
              <w:rPr>
                <w:sz w:val="18"/>
                <w:szCs w:val="18"/>
              </w:rPr>
            </w:pPr>
            <w:r w:rsidRPr="00E04233">
              <w:rPr>
                <w:sz w:val="18"/>
                <w:szCs w:val="18"/>
              </w:rPr>
              <w:t>./assets/02_introduction_to_docx/</w:t>
            </w:r>
            <w:r w:rsidRPr="00E04233" w:rsidR="00B94B3A">
              <w:rPr>
                <w:sz w:val="18"/>
                <w:szCs w:val="18"/>
              </w:rPr>
              <w:t>edit_h</w:t>
            </w:r>
            <w:r w:rsidRPr="00E04233" w:rsidR="00B94B3A">
              <w:rPr>
                <w:rFonts w:eastAsia="Times New Roman" w:cstheme="majorHAnsi"/>
                <w:sz w:val="18"/>
                <w:szCs w:val="18"/>
              </w:rPr>
              <w:t>yperlink</w:t>
            </w:r>
            <w:r w:rsidRPr="00E04233" w:rsidR="009A35BC">
              <w:rPr>
                <w:rFonts w:eastAsia="Times New Roman" w:cstheme="majorHAnsi"/>
                <w:sz w:val="18"/>
                <w:szCs w:val="18"/>
              </w:rPr>
              <w:t>_window</w:t>
            </w:r>
            <w:r w:rsidRPr="00E04233">
              <w:rPr>
                <w:sz w:val="18"/>
                <w:szCs w:val="18"/>
              </w:rPr>
              <w:t>.png</w:t>
            </w:r>
          </w:p>
        </w:tc>
      </w:tr>
      <w:tr w:rsidRPr="00E04233" w:rsidR="009A35BC" w:rsidTr="00E826F7" w14:paraId="4C2789C6" w14:textId="77777777">
        <w:tc>
          <w:tcPr>
            <w:tcW w:w="2341" w:type="dxa"/>
          </w:tcPr>
          <w:p w:rsidRPr="00E04233" w:rsidR="009A35BC" w:rsidP="009A35BC" w:rsidRDefault="009A35BC" w14:paraId="07803076" w14:textId="77777777">
            <w:pPr>
              <w:pStyle w:val="Compact"/>
              <w:rPr>
                <w:sz w:val="18"/>
                <w:szCs w:val="18"/>
              </w:rPr>
            </w:pPr>
            <w:r w:rsidRPr="00E04233">
              <w:rPr>
                <w:sz w:val="18"/>
                <w:szCs w:val="18"/>
              </w:rPr>
              <w:t>##Paper-input</w:t>
            </w:r>
          </w:p>
        </w:tc>
        <w:tc>
          <w:tcPr>
            <w:tcW w:w="7009" w:type="dxa"/>
          </w:tcPr>
          <w:p w:rsidRPr="00E04233" w:rsidR="009A35BC" w:rsidP="009A35BC" w:rsidRDefault="009A35BC" w14:paraId="5BCFC0E2" w14:textId="47E5B5FD">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Pr="00E04233" w:rsidR="00B3212A" w:rsidTr="00E826F7" w14:paraId="613C6B90" w14:textId="77777777">
        <w:tc>
          <w:tcPr>
            <w:tcW w:w="2341" w:type="dxa"/>
          </w:tcPr>
          <w:p w:rsidRPr="00E04233" w:rsidR="00B3212A" w:rsidP="00E826F7" w:rsidRDefault="00B3212A" w14:paraId="23DD4B72" w14:textId="77777777">
            <w:pPr>
              <w:pStyle w:val="Compact"/>
              <w:rPr>
                <w:sz w:val="18"/>
                <w:szCs w:val="18"/>
              </w:rPr>
            </w:pPr>
            <w:r w:rsidRPr="00E04233">
              <w:rPr>
                <w:sz w:val="18"/>
                <w:szCs w:val="18"/>
              </w:rPr>
              <w:t>##Source</w:t>
            </w:r>
          </w:p>
        </w:tc>
        <w:tc>
          <w:tcPr>
            <w:tcW w:w="7009" w:type="dxa"/>
          </w:tcPr>
          <w:p w:rsidRPr="00E04233" w:rsidR="00B3212A" w:rsidP="00E826F7" w:rsidRDefault="00B3212A" w14:paraId="7BA41812" w14:textId="700EADC0">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Pr="00E04233" w:rsidR="003C7C1C">
              <w:rPr>
                <w:rFonts w:eastAsia="Times New Roman" w:cstheme="majorHAnsi"/>
                <w:sz w:val="18"/>
                <w:szCs w:val="18"/>
              </w:rPr>
              <w:t xml:space="preserve"> feature of MS Word</w:t>
            </w:r>
          </w:p>
        </w:tc>
      </w:tr>
      <w:tr w:rsidRPr="00E04233" w:rsidR="00B3212A" w:rsidTr="00020F21" w14:paraId="532E0752" w14:textId="77777777">
        <w:tc>
          <w:tcPr>
            <w:tcW w:w="2341" w:type="dxa"/>
          </w:tcPr>
          <w:p w:rsidRPr="00E04233" w:rsidR="00B3212A" w:rsidP="00E826F7" w:rsidRDefault="00B3212A" w14:paraId="65F76B6C" w14:textId="77777777">
            <w:pPr>
              <w:pStyle w:val="Compact"/>
              <w:rPr>
                <w:sz w:val="18"/>
                <w:szCs w:val="18"/>
              </w:rPr>
            </w:pPr>
            <w:r w:rsidRPr="00E04233">
              <w:rPr>
                <w:sz w:val="18"/>
                <w:szCs w:val="18"/>
              </w:rPr>
              <w:t>##Author</w:t>
            </w:r>
          </w:p>
        </w:tc>
        <w:tc>
          <w:tcPr>
            <w:tcW w:w="7009" w:type="dxa"/>
          </w:tcPr>
          <w:p w:rsidRPr="00E04233" w:rsidR="00B3212A" w:rsidP="00E826F7" w:rsidRDefault="00B3212A" w14:paraId="5FE0EE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8E2BFB" w:rsidTr="00020F21" w14:paraId="0BAAD6D4" w14:textId="77777777">
        <w:tc>
          <w:tcPr>
            <w:tcW w:w="2341" w:type="dxa"/>
          </w:tcPr>
          <w:p w:rsidRPr="00E04233" w:rsidR="008E2BFB" w:rsidP="00E826F7" w:rsidRDefault="008E2BFB" w14:paraId="1769E2E1" w14:textId="5E492CA6">
            <w:pPr>
              <w:pStyle w:val="Compact"/>
              <w:rPr>
                <w:sz w:val="18"/>
                <w:szCs w:val="18"/>
              </w:rPr>
            </w:pPr>
            <w:r>
              <w:rPr>
                <w:sz w:val="18"/>
                <w:szCs w:val="18"/>
              </w:rPr>
              <w:t>##Color</w:t>
            </w:r>
          </w:p>
        </w:tc>
        <w:tc>
          <w:tcPr>
            <w:tcW w:w="7009" w:type="dxa"/>
          </w:tcPr>
          <w:p w:rsidRPr="00E04233" w:rsidR="008E2BFB" w:rsidP="00E826F7" w:rsidRDefault="008E2BFB" w14:paraId="54318AE8" w14:textId="5B37DD69">
            <w:pPr>
              <w:pStyle w:val="Compact"/>
              <w:rPr>
                <w:rFonts w:eastAsia="Times New Roman" w:cstheme="majorHAnsi"/>
                <w:sz w:val="18"/>
                <w:szCs w:val="18"/>
              </w:rPr>
            </w:pPr>
            <w:r>
              <w:rPr>
                <w:rFonts w:eastAsia="Times New Roman" w:cstheme="majorHAnsi"/>
                <w:sz w:val="18"/>
                <w:szCs w:val="18"/>
              </w:rPr>
              <w:t>Yes</w:t>
            </w:r>
          </w:p>
        </w:tc>
      </w:tr>
      <w:tr w:rsidRPr="00E04233" w:rsidR="00B3212A" w:rsidTr="00E826F7" w14:paraId="78DA9C4F" w14:textId="77777777">
        <w:tc>
          <w:tcPr>
            <w:tcW w:w="2341" w:type="dxa"/>
          </w:tcPr>
          <w:p w:rsidRPr="00E04233" w:rsidR="00B3212A" w:rsidP="00E826F7" w:rsidRDefault="00B3212A" w14:paraId="27DBC748" w14:textId="77777777">
            <w:pPr>
              <w:pStyle w:val="Compact"/>
              <w:rPr>
                <w:sz w:val="18"/>
                <w:szCs w:val="18"/>
              </w:rPr>
            </w:pPr>
            <w:r w:rsidRPr="00E04233">
              <w:rPr>
                <w:sz w:val="18"/>
                <w:szCs w:val="18"/>
              </w:rPr>
              <w:t>##Alt-text</w:t>
            </w:r>
          </w:p>
        </w:tc>
        <w:tc>
          <w:tcPr>
            <w:tcW w:w="7009" w:type="dxa"/>
          </w:tcPr>
          <w:p w:rsidRPr="00E04233" w:rsidR="00B3212A" w:rsidP="00E826F7" w:rsidRDefault="00B94B3A" w14:paraId="3578DD9D" w14:textId="04EDC451">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rsidRPr="00E04233" w:rsidR="00B3212A" w:rsidP="00B73A92" w:rsidRDefault="00B3212A" w14:paraId="352606C1" w14:textId="77777777">
      <w:pPr>
        <w:pStyle w:val="BodyText"/>
      </w:pPr>
    </w:p>
    <w:p w:rsidRPr="00E04233" w:rsidR="00B73A92" w:rsidP="00A00504" w:rsidRDefault="00A00504" w14:paraId="2FF39B22" w14:textId="090E4478">
      <w:pPr>
        <w:pStyle w:val="Caption"/>
      </w:pPr>
      <w:bookmarkStart w:name="_Toc187994025" w:id="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4</w:t>
      </w:r>
      <w:r w:rsidRPr="00E04233">
        <w:rPr>
          <w:b/>
          <w:bCs/>
        </w:rPr>
        <w:fldChar w:fldCharType="end"/>
      </w:r>
      <w:r w:rsidRPr="00E04233">
        <w:rPr>
          <w:b/>
          <w:bCs/>
        </w:rPr>
        <w:t>:</w:t>
      </w:r>
      <w:r w:rsidRPr="00E04233">
        <w:t xml:space="preserve"> </w:t>
      </w:r>
      <w:r w:rsidRPr="00E04233" w:rsidR="00B73A92">
        <w:t xml:space="preserve">To </w:t>
      </w:r>
      <w:r w:rsidRPr="00E04233" w:rsidR="00842E0E">
        <w:t xml:space="preserve">open the window to </w:t>
      </w:r>
      <w:r w:rsidRPr="00E04233" w:rsidR="00B73A92">
        <w:t>edit the hyperlink, right-click on it and select the “Edit Hyperlink…” button.</w:t>
      </w:r>
      <w:bookmarkEnd w:id="33"/>
    </w:p>
    <w:p w:rsidRPr="00E04233" w:rsidR="00B73A92" w:rsidP="00B73A92" w:rsidRDefault="00B73A92" w14:paraId="2F932C10" w14:textId="77777777">
      <w:pPr>
        <w:pStyle w:val="BodyText"/>
        <w:jc w:val="center"/>
      </w:pPr>
      <w:r w:rsidRPr="00E04233">
        <w:rPr>
          <w:noProof/>
        </w:rPr>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C2EF3" w:rsidTr="00020F21" w14:paraId="5894CF74" w14:textId="77777777">
        <w:tc>
          <w:tcPr>
            <w:tcW w:w="2341" w:type="dxa"/>
          </w:tcPr>
          <w:p w:rsidRPr="00E04233" w:rsidR="009C2EF3" w:rsidP="00E826F7" w:rsidRDefault="009C2EF3" w14:paraId="5D71036D" w14:textId="77777777">
            <w:pPr>
              <w:pStyle w:val="Compact"/>
              <w:rPr>
                <w:sz w:val="18"/>
                <w:szCs w:val="18"/>
              </w:rPr>
            </w:pPr>
            <w:r w:rsidRPr="00E04233">
              <w:rPr>
                <w:sz w:val="18"/>
                <w:szCs w:val="18"/>
              </w:rPr>
              <w:t>##Digital-input</w:t>
            </w:r>
          </w:p>
        </w:tc>
        <w:tc>
          <w:tcPr>
            <w:tcW w:w="7009" w:type="dxa"/>
          </w:tcPr>
          <w:p w:rsidRPr="00E04233" w:rsidR="009C2EF3" w:rsidP="00E826F7" w:rsidRDefault="009C2EF3" w14:paraId="539D6767" w14:textId="0B6AAC98">
            <w:pPr>
              <w:pStyle w:val="Compact"/>
              <w:rPr>
                <w:sz w:val="18"/>
                <w:szCs w:val="18"/>
              </w:rPr>
            </w:pPr>
            <w:r w:rsidRPr="00E04233">
              <w:rPr>
                <w:sz w:val="18"/>
                <w:szCs w:val="18"/>
              </w:rPr>
              <w:t>./assets/02_introduction_to_docx/hyperlink_right_click_options.png</w:t>
            </w:r>
          </w:p>
        </w:tc>
      </w:tr>
      <w:tr w:rsidRPr="00E04233" w:rsidR="009C2EF3" w:rsidTr="00E826F7" w14:paraId="15840A7F" w14:textId="77777777">
        <w:tc>
          <w:tcPr>
            <w:tcW w:w="2341" w:type="dxa"/>
          </w:tcPr>
          <w:p w:rsidRPr="00E04233" w:rsidR="009C2EF3" w:rsidP="00E826F7" w:rsidRDefault="009C2EF3" w14:paraId="5FE78AB4" w14:textId="77777777">
            <w:pPr>
              <w:pStyle w:val="Compact"/>
              <w:rPr>
                <w:sz w:val="18"/>
                <w:szCs w:val="18"/>
              </w:rPr>
            </w:pPr>
            <w:r w:rsidRPr="00E04233">
              <w:rPr>
                <w:sz w:val="18"/>
                <w:szCs w:val="18"/>
              </w:rPr>
              <w:t>##Paper-input</w:t>
            </w:r>
          </w:p>
        </w:tc>
        <w:tc>
          <w:tcPr>
            <w:tcW w:w="7009" w:type="dxa"/>
          </w:tcPr>
          <w:p w:rsidRPr="00E04233" w:rsidR="009C2EF3" w:rsidP="00E826F7" w:rsidRDefault="009C2EF3" w14:paraId="50C0F501" w14:textId="166BEA56">
            <w:pPr>
              <w:pStyle w:val="Compact"/>
              <w:rPr>
                <w:sz w:val="18"/>
                <w:szCs w:val="18"/>
              </w:rPr>
            </w:pPr>
            <w:r w:rsidRPr="00E04233">
              <w:rPr>
                <w:sz w:val="18"/>
                <w:szCs w:val="18"/>
              </w:rPr>
              <w:t>./assets/02_introduction_to_docx/hyperlink_right_click_options.png</w:t>
            </w:r>
          </w:p>
        </w:tc>
      </w:tr>
      <w:tr w:rsidRPr="00E04233" w:rsidR="009C2EF3" w:rsidTr="00E826F7" w14:paraId="6984BAC2" w14:textId="77777777">
        <w:tc>
          <w:tcPr>
            <w:tcW w:w="2341" w:type="dxa"/>
          </w:tcPr>
          <w:p w:rsidRPr="00E04233" w:rsidR="009C2EF3" w:rsidP="00E826F7" w:rsidRDefault="009C2EF3" w14:paraId="05936988" w14:textId="77777777">
            <w:pPr>
              <w:pStyle w:val="Compact"/>
              <w:rPr>
                <w:sz w:val="18"/>
                <w:szCs w:val="18"/>
              </w:rPr>
            </w:pPr>
            <w:r w:rsidRPr="00E04233">
              <w:rPr>
                <w:sz w:val="18"/>
                <w:szCs w:val="18"/>
              </w:rPr>
              <w:t>##Source</w:t>
            </w:r>
          </w:p>
        </w:tc>
        <w:tc>
          <w:tcPr>
            <w:tcW w:w="7009" w:type="dxa"/>
          </w:tcPr>
          <w:p w:rsidRPr="00E04233" w:rsidR="009C2EF3" w:rsidP="00E826F7" w:rsidRDefault="009C2EF3" w14:paraId="03442D26" w14:textId="16298A5D">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9C2EF3" w:rsidTr="00020F21" w14:paraId="3834F1C6" w14:textId="77777777">
        <w:tc>
          <w:tcPr>
            <w:tcW w:w="2341" w:type="dxa"/>
          </w:tcPr>
          <w:p w:rsidRPr="00E04233" w:rsidR="009C2EF3" w:rsidP="00E826F7" w:rsidRDefault="009C2EF3" w14:paraId="23FD87E9" w14:textId="77777777">
            <w:pPr>
              <w:pStyle w:val="Compact"/>
              <w:rPr>
                <w:sz w:val="18"/>
                <w:szCs w:val="18"/>
              </w:rPr>
            </w:pPr>
            <w:r w:rsidRPr="00E04233">
              <w:rPr>
                <w:sz w:val="18"/>
                <w:szCs w:val="18"/>
              </w:rPr>
              <w:t>##Author</w:t>
            </w:r>
          </w:p>
        </w:tc>
        <w:tc>
          <w:tcPr>
            <w:tcW w:w="7009" w:type="dxa"/>
          </w:tcPr>
          <w:p w:rsidRPr="00E04233" w:rsidR="009C2EF3" w:rsidP="00E826F7" w:rsidRDefault="009C2EF3" w14:paraId="5053C18C"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4B223AFE" w14:textId="77777777">
        <w:tc>
          <w:tcPr>
            <w:tcW w:w="2341" w:type="dxa"/>
          </w:tcPr>
          <w:p w:rsidRPr="00E04233" w:rsidR="009A0F75" w:rsidP="00E826F7" w:rsidRDefault="009A0F75" w14:paraId="34F135EB" w14:textId="03094BFA">
            <w:pPr>
              <w:pStyle w:val="Compact"/>
              <w:rPr>
                <w:sz w:val="18"/>
                <w:szCs w:val="18"/>
              </w:rPr>
            </w:pPr>
            <w:r>
              <w:rPr>
                <w:sz w:val="18"/>
                <w:szCs w:val="18"/>
              </w:rPr>
              <w:t>##Color</w:t>
            </w:r>
          </w:p>
        </w:tc>
        <w:tc>
          <w:tcPr>
            <w:tcW w:w="7009" w:type="dxa"/>
          </w:tcPr>
          <w:p w:rsidRPr="00E04233" w:rsidR="009A0F75" w:rsidP="00E826F7" w:rsidRDefault="009A0F75" w14:paraId="24AE3B36" w14:textId="3A3F5D76">
            <w:pPr>
              <w:pStyle w:val="Compact"/>
              <w:rPr>
                <w:rFonts w:eastAsia="Times New Roman" w:cstheme="majorHAnsi"/>
                <w:sz w:val="18"/>
                <w:szCs w:val="18"/>
              </w:rPr>
            </w:pPr>
            <w:r>
              <w:rPr>
                <w:rFonts w:eastAsia="Times New Roman" w:cstheme="majorHAnsi"/>
                <w:sz w:val="18"/>
                <w:szCs w:val="18"/>
              </w:rPr>
              <w:t>True</w:t>
            </w:r>
          </w:p>
        </w:tc>
      </w:tr>
      <w:tr w:rsidRPr="00E04233" w:rsidR="009C2EF3" w:rsidTr="00E826F7" w14:paraId="69DF1C4C" w14:textId="77777777">
        <w:tc>
          <w:tcPr>
            <w:tcW w:w="2341" w:type="dxa"/>
          </w:tcPr>
          <w:p w:rsidRPr="00E04233" w:rsidR="009C2EF3" w:rsidP="00E826F7" w:rsidRDefault="009C2EF3" w14:paraId="622C1191" w14:textId="77777777">
            <w:pPr>
              <w:pStyle w:val="Compact"/>
              <w:rPr>
                <w:sz w:val="18"/>
                <w:szCs w:val="18"/>
              </w:rPr>
            </w:pPr>
            <w:r w:rsidRPr="00E04233">
              <w:rPr>
                <w:sz w:val="18"/>
                <w:szCs w:val="18"/>
              </w:rPr>
              <w:t>##Alt-text</w:t>
            </w:r>
          </w:p>
        </w:tc>
        <w:tc>
          <w:tcPr>
            <w:tcW w:w="7009" w:type="dxa"/>
          </w:tcPr>
          <w:p w:rsidRPr="00E04233" w:rsidR="009C2EF3" w:rsidP="00E826F7" w:rsidRDefault="000357EC" w14:paraId="4FAAE34F" w14:textId="7D78806B">
            <w:pPr>
              <w:pStyle w:val="Compact"/>
              <w:rPr>
                <w:rFonts w:cstheme="majorHAnsi"/>
                <w:sz w:val="18"/>
                <w:szCs w:val="18"/>
              </w:rPr>
            </w:pPr>
            <w:r w:rsidRPr="00E04233">
              <w:rPr>
                <w:rFonts w:cstheme="majorHAnsi"/>
                <w:sz w:val="18"/>
                <w:szCs w:val="18"/>
              </w:rPr>
              <w:t>A menu in MS Word for selecting hyperlink options</w:t>
            </w:r>
          </w:p>
        </w:tc>
      </w:tr>
    </w:tbl>
    <w:p w:rsidR="009C2EF3" w:rsidP="00B73A92" w:rsidRDefault="009C2EF3" w14:paraId="76600A1D" w14:textId="77777777">
      <w:pPr>
        <w:pStyle w:val="BodyText"/>
      </w:pPr>
    </w:p>
    <w:p w:rsidRPr="00E04233" w:rsidR="00031787" w:rsidP="00031787" w:rsidRDefault="007F10F4" w14:paraId="1F2D393F" w14:textId="6F5C52E5">
      <w:pPr>
        <w:pStyle w:val="Heading3"/>
      </w:pPr>
      <w:r>
        <w:t>References</w:t>
      </w:r>
      <w:r w:rsidRPr="00E04233">
        <w:t xml:space="preserve"> </w:t>
      </w:r>
      <w:r>
        <w:t>W</w:t>
      </w:r>
      <w:r w:rsidR="002D515E">
        <w:t xml:space="preserve">ithin </w:t>
      </w:r>
      <w:r w:rsidR="002A26D5">
        <w:t xml:space="preserve">A </w:t>
      </w:r>
      <w:r w:rsidR="002D515E">
        <w:t>File</w:t>
      </w:r>
    </w:p>
    <w:p w:rsidR="00901D35" w:rsidP="00901D35" w:rsidRDefault="00901D35" w14:paraId="22187197" w14:textId="4FD5B5C8">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Pr="00E04233" w:rsidR="000A4AF0">
        <w:t>Inserting Captions</w:t>
      </w:r>
      <w:r w:rsidR="000A4AF0">
        <w:fldChar w:fldCharType="end"/>
      </w:r>
      <w:r w:rsidR="000A4AF0">
        <w:t>” to read about how to insert a caption and to “</w:t>
      </w:r>
      <w:r w:rsidRPr="000A4AF0" w:rsidR="000A4AF0">
        <w:fldChar w:fldCharType="begin"/>
      </w:r>
      <w:r w:rsidRPr="000A4AF0" w:rsidR="000A4AF0">
        <w:instrText xml:space="preserve"> REF _Ref186502132 \h  \* MERGEFORMAT </w:instrText>
      </w:r>
      <w:r w:rsidRPr="000A4AF0" w:rsidR="000A4AF0">
        <w:fldChar w:fldCharType="separate"/>
      </w:r>
      <w:r w:rsidRPr="000A4AF0" w:rsidR="000A4AF0">
        <w:t xml:space="preserve">Figure </w:t>
      </w:r>
      <w:r w:rsidRPr="000A4AF0" w:rsidR="000A4AF0">
        <w:rPr>
          <w:noProof/>
        </w:rPr>
        <w:t>9</w:t>
      </w:r>
      <w:r w:rsidRPr="000A4AF0" w:rsidR="000A4AF0">
        <w:fldChar w:fldCharType="end"/>
      </w:r>
      <w:r w:rsidR="000A4AF0">
        <w:t xml:space="preserve">” to </w:t>
      </w:r>
      <w:r w:rsidR="00D84E49">
        <w:t>see how to cross-reference other part of the same file.</w:t>
      </w:r>
    </w:p>
    <w:p w:rsidR="00901D35" w:rsidP="00901D35" w:rsidRDefault="00901D35" w14:paraId="56077FE9" w14:textId="77777777">
      <w:pPr>
        <w:pStyle w:val="BodyText"/>
      </w:pPr>
    </w:p>
    <w:p w:rsidRPr="00E04233" w:rsidR="00B73A92" w:rsidP="00B73A92" w:rsidRDefault="00B73A92" w14:paraId="15CD28D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t>For tables, figures and equations, you must insert a caption manually before you can cross-reference them.</w:t>
      </w:r>
      <w:r w:rsidRPr="00E04233">
        <w:br/>
      </w:r>
      <w:r w:rsidRPr="00E04233">
        <w:rPr>
          <w:rFonts w:ascii="Consolas" w:hAnsi="Consolas" w:eastAsia="Times New Roman" w:cs="Courier New"/>
          <w:color w:val="1F2328"/>
          <w:sz w:val="20"/>
          <w:szCs w:val="20"/>
        </w:rPr>
        <w:t>:::</w:t>
      </w:r>
    </w:p>
    <w:p w:rsidRPr="00E04233" w:rsidR="00B73A92" w:rsidP="00B73A92" w:rsidRDefault="00B73A92" w14:paraId="7AA521F0" w14:textId="77777777">
      <w:pPr>
        <w:pStyle w:val="BodyText"/>
      </w:pPr>
    </w:p>
    <w:p w:rsidRPr="00E04233" w:rsidR="00B73A92" w:rsidP="00B73A92" w:rsidRDefault="00B73A92" w14:paraId="2C13DFDC" w14:textId="77777777">
      <w:pPr>
        <w:pStyle w:val="Heading4"/>
      </w:pPr>
      <w:bookmarkStart w:name="_Ref186501158" w:id="34"/>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Pr="00E04233" w:rsidR="006B4727">
        <w:rPr>
          <w:rStyle w:val="CommentReference"/>
          <w:rFonts w:asciiTheme="minorHAnsi" w:hAnsiTheme="minorHAnsi" w:eastAsiaTheme="minorHAnsi" w:cstheme="minorBidi"/>
          <w:bCs w:val="0"/>
          <w:i w:val="0"/>
          <w:color w:val="auto"/>
        </w:rPr>
        <w:commentReference w:id="37"/>
      </w:r>
      <w:commentRangeEnd w:id="38"/>
      <w:r w:rsidRPr="00E04233" w:rsidR="00326686">
        <w:rPr>
          <w:rStyle w:val="CommentReference"/>
          <w:rFonts w:asciiTheme="minorHAnsi" w:hAnsiTheme="minorHAnsi" w:eastAsiaTheme="minorHAnsi" w:cstheme="minorBidi"/>
          <w:bCs w:val="0"/>
          <w:i w:val="0"/>
          <w:color w:val="auto"/>
        </w:rPr>
        <w:commentReference w:id="38"/>
      </w:r>
      <w:bookmarkEnd w:id="34"/>
    </w:p>
    <w:p w:rsidRPr="00E04233" w:rsidR="00B73A92" w:rsidP="00B73A92" w:rsidRDefault="00B73A92" w14:paraId="117FD583" w14:textId="77777777">
      <w:pPr>
        <w:pStyle w:val="FirstParagraph"/>
      </w:pPr>
      <w:r w:rsidRPr="00E04233">
        <w:t>MS Word supports adding captions to tables, figures, equations.</w:t>
      </w:r>
    </w:p>
    <w:p w:rsidRPr="00E04233" w:rsidR="00B73A92" w:rsidP="00B73A92" w:rsidRDefault="00B73A92" w14:paraId="702ECD37" w14:textId="77777777">
      <w:pPr>
        <w:pStyle w:val="BodyText"/>
        <w:jc w:val="both"/>
      </w:pPr>
      <w:r w:rsidRPr="00E04233">
        <w:t>To add a caption, simply open the “References” tab and select the “Insert Caption” button at the top of your MS Word window.</w:t>
      </w:r>
    </w:p>
    <w:p w:rsidRPr="00E04233" w:rsidR="00B73A92" w:rsidP="00B73A92" w:rsidRDefault="00B73A92" w14:paraId="4E83B3E3" w14:textId="1C643AF4">
      <w:pPr>
        <w:pStyle w:val="Caption"/>
      </w:pPr>
      <w:bookmarkStart w:name="_Toc187994026" w:id="39"/>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5</w:t>
      </w:r>
      <w:r w:rsidRPr="00E04233">
        <w:rPr>
          <w:b/>
          <w:bCs/>
        </w:rPr>
        <w:fldChar w:fldCharType="end"/>
      </w:r>
      <w:r w:rsidRPr="00E04233" w:rsidR="003A76E3">
        <w:rPr>
          <w:b/>
          <w:bCs/>
        </w:rPr>
        <w:t>:</w:t>
      </w:r>
      <w:r w:rsidRPr="00E04233">
        <w:t xml:space="preserve"> How to insert a caption.</w:t>
      </w:r>
      <w:bookmarkEnd w:id="39"/>
    </w:p>
    <w:p w:rsidRPr="00E04233" w:rsidR="00B73A92" w:rsidP="00B73A92" w:rsidRDefault="00B73A92" w14:paraId="2D98DD83" w14:textId="77777777">
      <w:pPr>
        <w:pStyle w:val="BodyText"/>
        <w:jc w:val="both"/>
      </w:pPr>
      <w:r w:rsidRPr="00E04233">
        <w:rPr>
          <w:noProof/>
        </w:rPr>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A62877" w:rsidTr="00020F21" w14:paraId="565FFE05" w14:textId="77777777">
        <w:tc>
          <w:tcPr>
            <w:tcW w:w="2341" w:type="dxa"/>
          </w:tcPr>
          <w:p w:rsidRPr="00E04233" w:rsidR="00A62877" w:rsidP="00E826F7" w:rsidRDefault="00A62877" w14:paraId="37A1B8CF" w14:textId="77777777">
            <w:pPr>
              <w:pStyle w:val="Compact"/>
              <w:rPr>
                <w:sz w:val="18"/>
                <w:szCs w:val="18"/>
              </w:rPr>
            </w:pPr>
            <w:r w:rsidRPr="00E04233">
              <w:rPr>
                <w:sz w:val="18"/>
                <w:szCs w:val="18"/>
              </w:rPr>
              <w:t>##Digital-input</w:t>
            </w:r>
          </w:p>
        </w:tc>
        <w:tc>
          <w:tcPr>
            <w:tcW w:w="7009" w:type="dxa"/>
          </w:tcPr>
          <w:p w:rsidRPr="00E04233" w:rsidR="00A62877" w:rsidP="00E826F7" w:rsidRDefault="00A62877" w14:paraId="523BACC6" w14:textId="7BD4C390">
            <w:pPr>
              <w:pStyle w:val="Compact"/>
              <w:rPr>
                <w:sz w:val="18"/>
                <w:szCs w:val="18"/>
              </w:rPr>
            </w:pPr>
            <w:r w:rsidRPr="00E04233">
              <w:rPr>
                <w:sz w:val="18"/>
                <w:szCs w:val="18"/>
              </w:rPr>
              <w:t>./assets/02_introduction_to_docx/</w:t>
            </w:r>
            <w:r w:rsidRPr="00E04233" w:rsidR="00F82EB8">
              <w:rPr>
                <w:sz w:val="18"/>
                <w:szCs w:val="18"/>
              </w:rPr>
              <w:t>how-to-insert-a-caption.gif</w:t>
            </w:r>
          </w:p>
        </w:tc>
      </w:tr>
      <w:tr w:rsidRPr="00E04233" w:rsidR="00A62877" w:rsidTr="00E826F7" w14:paraId="13E68250" w14:textId="77777777">
        <w:tc>
          <w:tcPr>
            <w:tcW w:w="2341" w:type="dxa"/>
          </w:tcPr>
          <w:p w:rsidRPr="00E04233" w:rsidR="00A62877" w:rsidP="00E826F7" w:rsidRDefault="00A62877" w14:paraId="3BA0FAB5" w14:textId="77777777">
            <w:pPr>
              <w:pStyle w:val="Compact"/>
              <w:rPr>
                <w:sz w:val="18"/>
                <w:szCs w:val="18"/>
              </w:rPr>
            </w:pPr>
            <w:r w:rsidRPr="00E04233">
              <w:rPr>
                <w:sz w:val="18"/>
                <w:szCs w:val="18"/>
              </w:rPr>
              <w:t>##Paper-input</w:t>
            </w:r>
          </w:p>
        </w:tc>
        <w:tc>
          <w:tcPr>
            <w:tcW w:w="7009" w:type="dxa"/>
          </w:tcPr>
          <w:p w:rsidRPr="00E04233" w:rsidR="00A62877" w:rsidP="00E826F7" w:rsidRDefault="00A62877" w14:paraId="29BEB305" w14:textId="2C5F679F">
            <w:pPr>
              <w:pStyle w:val="Compact"/>
              <w:rPr>
                <w:sz w:val="18"/>
                <w:szCs w:val="18"/>
              </w:rPr>
            </w:pPr>
            <w:r w:rsidRPr="00E04233">
              <w:rPr>
                <w:sz w:val="18"/>
                <w:szCs w:val="18"/>
              </w:rPr>
              <w:t>./assets/02_introduction_to_docx/</w:t>
            </w:r>
            <w:r w:rsidRPr="00E04233" w:rsidR="00920F8F">
              <w:rPr>
                <w:sz w:val="18"/>
                <w:szCs w:val="18"/>
              </w:rPr>
              <w:t>how-to-insert-a-caption_paper_v.gif</w:t>
            </w:r>
          </w:p>
        </w:tc>
      </w:tr>
      <w:tr w:rsidRPr="00E04233" w:rsidR="00A62877" w:rsidTr="00E826F7" w14:paraId="79EEBCC2" w14:textId="77777777">
        <w:tc>
          <w:tcPr>
            <w:tcW w:w="2341" w:type="dxa"/>
          </w:tcPr>
          <w:p w:rsidRPr="00E04233" w:rsidR="00A62877" w:rsidP="00E826F7" w:rsidRDefault="00A62877" w14:paraId="0D21F315" w14:textId="77777777">
            <w:pPr>
              <w:pStyle w:val="Compact"/>
              <w:rPr>
                <w:sz w:val="18"/>
                <w:szCs w:val="18"/>
              </w:rPr>
            </w:pPr>
            <w:r w:rsidRPr="00E04233">
              <w:rPr>
                <w:sz w:val="18"/>
                <w:szCs w:val="18"/>
              </w:rPr>
              <w:t>##Source</w:t>
            </w:r>
          </w:p>
        </w:tc>
        <w:tc>
          <w:tcPr>
            <w:tcW w:w="7009" w:type="dxa"/>
          </w:tcPr>
          <w:p w:rsidRPr="00E04233" w:rsidR="00A62877" w:rsidP="00E826F7" w:rsidRDefault="000C5296" w14:paraId="6A77330F" w14:textId="5BD7D71C">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A62877" w:rsidTr="00020F21" w14:paraId="1F5AF9D7" w14:textId="77777777">
        <w:tc>
          <w:tcPr>
            <w:tcW w:w="2341" w:type="dxa"/>
          </w:tcPr>
          <w:p w:rsidRPr="00E04233" w:rsidR="00A62877" w:rsidP="00E826F7" w:rsidRDefault="00A62877" w14:paraId="56CC5769" w14:textId="77777777">
            <w:pPr>
              <w:pStyle w:val="Compact"/>
              <w:rPr>
                <w:sz w:val="18"/>
                <w:szCs w:val="18"/>
              </w:rPr>
            </w:pPr>
            <w:r w:rsidRPr="00E04233">
              <w:rPr>
                <w:sz w:val="18"/>
                <w:szCs w:val="18"/>
              </w:rPr>
              <w:t>##Author</w:t>
            </w:r>
          </w:p>
        </w:tc>
        <w:tc>
          <w:tcPr>
            <w:tcW w:w="7009" w:type="dxa"/>
          </w:tcPr>
          <w:p w:rsidRPr="00E04233" w:rsidR="00A62877" w:rsidP="00E826F7" w:rsidRDefault="00A62877" w14:paraId="7842379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A62877" w:rsidTr="00E826F7" w14:paraId="516A8CB0" w14:textId="77777777">
        <w:tc>
          <w:tcPr>
            <w:tcW w:w="2341" w:type="dxa"/>
          </w:tcPr>
          <w:p w:rsidRPr="00E04233" w:rsidR="00A62877" w:rsidP="00E826F7" w:rsidRDefault="00A62877" w14:paraId="002F7544" w14:textId="77777777">
            <w:pPr>
              <w:pStyle w:val="Compact"/>
              <w:rPr>
                <w:sz w:val="18"/>
                <w:szCs w:val="18"/>
              </w:rPr>
            </w:pPr>
            <w:r w:rsidRPr="00E04233">
              <w:rPr>
                <w:sz w:val="18"/>
                <w:szCs w:val="18"/>
              </w:rPr>
              <w:t>##Alt-text</w:t>
            </w:r>
          </w:p>
        </w:tc>
        <w:tc>
          <w:tcPr>
            <w:tcW w:w="7009" w:type="dxa"/>
          </w:tcPr>
          <w:p w:rsidRPr="00E04233" w:rsidR="00A62877" w:rsidP="00E826F7" w:rsidRDefault="00CA2009" w14:paraId="37B2621C" w14:textId="1112DCD5">
            <w:pPr>
              <w:pStyle w:val="Compact"/>
              <w:rPr>
                <w:rFonts w:cstheme="majorHAnsi"/>
                <w:sz w:val="18"/>
                <w:szCs w:val="18"/>
              </w:rPr>
            </w:pPr>
            <w:r w:rsidRPr="00E04233">
              <w:rPr>
                <w:rFonts w:cstheme="majorHAnsi"/>
                <w:sz w:val="18"/>
                <w:szCs w:val="18"/>
              </w:rPr>
              <w:t>Screen recording of inserting a caption in MS Word</w:t>
            </w:r>
          </w:p>
        </w:tc>
      </w:tr>
    </w:tbl>
    <w:p w:rsidRPr="00E04233" w:rsidR="00B73A92" w:rsidP="00B73A92" w:rsidRDefault="00B73A92" w14:paraId="5C76C075" w14:textId="77777777">
      <w:pPr>
        <w:pStyle w:val="BodyText"/>
      </w:pPr>
    </w:p>
    <w:p w:rsidRPr="00E04233" w:rsidR="00B73A92" w:rsidP="00B73A92" w:rsidRDefault="00B73A92" w14:paraId="52C2287C" w14:textId="77777777">
      <w:pPr>
        <w:pStyle w:val="BodyText"/>
        <w:jc w:val="both"/>
      </w:pPr>
      <w:r w:rsidRPr="00E04233">
        <w:t>A “Caption” window should appear. Select the “Label” to choose which type of resource you are referencing. For advanced settings of caption numbering, click the “Numbering…” button.</w:t>
      </w:r>
    </w:p>
    <w:p w:rsidRPr="00E04233" w:rsidR="002D1C91" w:rsidP="00CA0A33" w:rsidRDefault="00CA0A33" w14:paraId="3E3A3E7C" w14:textId="55D3DBE2">
      <w:pPr>
        <w:pStyle w:val="Caption"/>
      </w:pPr>
      <w:bookmarkStart w:name="_Toc187994027" w:id="4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6</w:t>
      </w:r>
      <w:r w:rsidRPr="00E04233">
        <w:rPr>
          <w:b/>
          <w:bCs/>
        </w:rPr>
        <w:fldChar w:fldCharType="end"/>
      </w:r>
      <w:r w:rsidRPr="00E04233">
        <w:rPr>
          <w:b/>
          <w:bCs/>
        </w:rPr>
        <w:t>:</w:t>
      </w:r>
      <w:r w:rsidRPr="00E04233">
        <w:t xml:space="preserve"> </w:t>
      </w:r>
      <w:r w:rsidRPr="00E04233" w:rsidR="00AB1E20">
        <w:t>Caption window in MS Word</w:t>
      </w:r>
      <w:r w:rsidRPr="00E04233">
        <w:t>.</w:t>
      </w:r>
      <w:bookmarkEnd w:id="40"/>
    </w:p>
    <w:p w:rsidRPr="00E04233" w:rsidR="00B73A92" w:rsidP="00B73A92" w:rsidRDefault="00B73A92" w14:paraId="7D981108" w14:textId="77777777">
      <w:pPr>
        <w:pStyle w:val="BodyText"/>
        <w:jc w:val="center"/>
      </w:pPr>
      <w:r w:rsidRPr="00E04233">
        <w:rPr>
          <w:noProof/>
        </w:rPr>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573E2" w:rsidTr="00020F21" w14:paraId="52E17A52" w14:textId="77777777">
        <w:tc>
          <w:tcPr>
            <w:tcW w:w="2341" w:type="dxa"/>
          </w:tcPr>
          <w:p w:rsidRPr="00E04233" w:rsidR="00C573E2" w:rsidP="00E826F7" w:rsidRDefault="00C573E2" w14:paraId="35A37433" w14:textId="77777777">
            <w:pPr>
              <w:pStyle w:val="Compact"/>
              <w:rPr>
                <w:sz w:val="18"/>
                <w:szCs w:val="18"/>
              </w:rPr>
            </w:pPr>
            <w:r w:rsidRPr="00E04233">
              <w:rPr>
                <w:sz w:val="18"/>
                <w:szCs w:val="18"/>
              </w:rPr>
              <w:t>##Digital-input</w:t>
            </w:r>
          </w:p>
        </w:tc>
        <w:tc>
          <w:tcPr>
            <w:tcW w:w="7009" w:type="dxa"/>
          </w:tcPr>
          <w:p w:rsidRPr="00E04233" w:rsidR="00C573E2" w:rsidP="00E826F7" w:rsidRDefault="00C573E2" w14:paraId="5AADA6B6" w14:textId="11DA3B56">
            <w:pPr>
              <w:pStyle w:val="Compact"/>
              <w:rPr>
                <w:sz w:val="18"/>
                <w:szCs w:val="18"/>
              </w:rPr>
            </w:pPr>
            <w:r w:rsidRPr="00E04233">
              <w:rPr>
                <w:sz w:val="18"/>
                <w:szCs w:val="18"/>
              </w:rPr>
              <w:t>./assets/02_introduction_to_docx/caption-window.png</w:t>
            </w:r>
          </w:p>
        </w:tc>
      </w:tr>
      <w:tr w:rsidRPr="00E04233" w:rsidR="00C573E2" w:rsidTr="00E826F7" w14:paraId="4F9A7AD7" w14:textId="77777777">
        <w:tc>
          <w:tcPr>
            <w:tcW w:w="2341" w:type="dxa"/>
          </w:tcPr>
          <w:p w:rsidRPr="00E04233" w:rsidR="00C573E2" w:rsidP="00E826F7" w:rsidRDefault="00C573E2" w14:paraId="2F1E6C57" w14:textId="77777777">
            <w:pPr>
              <w:pStyle w:val="Compact"/>
              <w:rPr>
                <w:sz w:val="18"/>
                <w:szCs w:val="18"/>
              </w:rPr>
            </w:pPr>
            <w:r w:rsidRPr="00E04233">
              <w:rPr>
                <w:sz w:val="18"/>
                <w:szCs w:val="18"/>
              </w:rPr>
              <w:t>##Paper-input</w:t>
            </w:r>
          </w:p>
        </w:tc>
        <w:tc>
          <w:tcPr>
            <w:tcW w:w="7009" w:type="dxa"/>
          </w:tcPr>
          <w:p w:rsidRPr="00E04233" w:rsidR="00C573E2" w:rsidP="00E826F7" w:rsidRDefault="00C573E2" w14:paraId="3D2F0332" w14:textId="7C230BA2">
            <w:pPr>
              <w:pStyle w:val="Compact"/>
              <w:rPr>
                <w:sz w:val="18"/>
                <w:szCs w:val="18"/>
              </w:rPr>
            </w:pPr>
            <w:r w:rsidRPr="00E04233">
              <w:rPr>
                <w:sz w:val="18"/>
                <w:szCs w:val="18"/>
              </w:rPr>
              <w:t>./assets/02_introduction_to_docx/caption-window.png</w:t>
            </w:r>
          </w:p>
        </w:tc>
      </w:tr>
      <w:tr w:rsidRPr="00E04233" w:rsidR="00C573E2" w:rsidTr="00E826F7" w14:paraId="1DD6AEBC" w14:textId="77777777">
        <w:tc>
          <w:tcPr>
            <w:tcW w:w="2341" w:type="dxa"/>
          </w:tcPr>
          <w:p w:rsidRPr="00E04233" w:rsidR="00C573E2" w:rsidP="00E826F7" w:rsidRDefault="00C573E2" w14:paraId="74677699" w14:textId="77777777">
            <w:pPr>
              <w:pStyle w:val="Compact"/>
              <w:rPr>
                <w:sz w:val="18"/>
                <w:szCs w:val="18"/>
              </w:rPr>
            </w:pPr>
            <w:r w:rsidRPr="00E04233">
              <w:rPr>
                <w:sz w:val="18"/>
                <w:szCs w:val="18"/>
              </w:rPr>
              <w:t>##Source</w:t>
            </w:r>
          </w:p>
        </w:tc>
        <w:tc>
          <w:tcPr>
            <w:tcW w:w="7009" w:type="dxa"/>
          </w:tcPr>
          <w:p w:rsidRPr="00E04233" w:rsidR="00C573E2" w:rsidP="00E826F7" w:rsidRDefault="00C573E2" w14:paraId="403DCC62" w14:textId="6B9AC47C">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Pr="00E04233" w:rsidR="00C573E2" w:rsidTr="00020F21" w14:paraId="5DB897F3" w14:textId="77777777">
        <w:tc>
          <w:tcPr>
            <w:tcW w:w="2341" w:type="dxa"/>
          </w:tcPr>
          <w:p w:rsidRPr="00E04233" w:rsidR="00C573E2" w:rsidP="00E826F7" w:rsidRDefault="00C573E2" w14:paraId="4FFA21B0" w14:textId="77777777">
            <w:pPr>
              <w:pStyle w:val="Compact"/>
              <w:rPr>
                <w:sz w:val="18"/>
                <w:szCs w:val="18"/>
              </w:rPr>
            </w:pPr>
            <w:r w:rsidRPr="00E04233">
              <w:rPr>
                <w:sz w:val="18"/>
                <w:szCs w:val="18"/>
              </w:rPr>
              <w:t>##Author</w:t>
            </w:r>
          </w:p>
        </w:tc>
        <w:tc>
          <w:tcPr>
            <w:tcW w:w="7009" w:type="dxa"/>
          </w:tcPr>
          <w:p w:rsidRPr="00E04233" w:rsidR="00C573E2" w:rsidP="00E826F7" w:rsidRDefault="00C573E2" w14:paraId="49EB2A0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573E2" w:rsidTr="00E826F7" w14:paraId="19F71370" w14:textId="77777777">
        <w:tc>
          <w:tcPr>
            <w:tcW w:w="2341" w:type="dxa"/>
          </w:tcPr>
          <w:p w:rsidRPr="00E04233" w:rsidR="00C573E2" w:rsidP="00E826F7" w:rsidRDefault="00C573E2" w14:paraId="0DAA28B6" w14:textId="77777777">
            <w:pPr>
              <w:pStyle w:val="Compact"/>
              <w:rPr>
                <w:sz w:val="18"/>
                <w:szCs w:val="18"/>
              </w:rPr>
            </w:pPr>
            <w:r w:rsidRPr="00E04233">
              <w:rPr>
                <w:sz w:val="18"/>
                <w:szCs w:val="18"/>
              </w:rPr>
              <w:t>##Alt-text</w:t>
            </w:r>
          </w:p>
        </w:tc>
        <w:tc>
          <w:tcPr>
            <w:tcW w:w="7009" w:type="dxa"/>
          </w:tcPr>
          <w:p w:rsidRPr="00E04233" w:rsidR="00C573E2" w:rsidP="00E826F7" w:rsidRDefault="00C573E2" w14:paraId="53E88304" w14:textId="50D79A81">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rsidRPr="00E04233" w:rsidR="00C573E2" w:rsidP="00B73A92" w:rsidRDefault="00C573E2" w14:paraId="649B51F1" w14:textId="77777777">
      <w:pPr>
        <w:pStyle w:val="BodyText"/>
        <w:jc w:val="both"/>
      </w:pPr>
    </w:p>
    <w:p w:rsidRPr="00E04233" w:rsidR="00B73A92" w:rsidP="00B73A92" w:rsidRDefault="00B73A92" w14:paraId="4DD26700" w14:textId="544E8D9B">
      <w:pPr>
        <w:pStyle w:val="BodyText"/>
        <w:jc w:val="both"/>
      </w:pPr>
      <w:r w:rsidRPr="00E04233">
        <w:t>Note that each caption autoincrements automatically. To update a caption manually, right-click on the numbering item (e.g. on “1” in “Table 1. Some title”) and select “Update field”.</w:t>
      </w:r>
    </w:p>
    <w:p w:rsidRPr="00E04233" w:rsidR="00F0732C" w:rsidP="00F0732C" w:rsidRDefault="00F0732C" w14:paraId="5F96A3F1" w14:textId="0124F13D">
      <w:pPr>
        <w:pStyle w:val="HTMLPreformatted"/>
        <w:shd w:val="clear" w:color="auto" w:fill="F6F8FA"/>
        <w:rPr>
          <w:rFonts w:ascii="Consolas" w:hAnsi="Consolas"/>
          <w:color w:val="1F2328"/>
          <w:bdr w:val="none" w:color="auto" w:sz="0" w:space="0" w:frame="1"/>
        </w:rPr>
      </w:pPr>
      <w:r w:rsidRPr="00E04233">
        <w:rPr>
          <w:rStyle w:val="HTMLCode"/>
          <w:rFonts w:ascii="Consolas" w:hAnsi="Consolas"/>
          <w:color w:val="1F2328"/>
          <w:bdr w:val="none" w:color="auto" w:sz="0" w:space="0" w:frame="1"/>
        </w:rPr>
        <w:t>:::{tip}</w:t>
      </w:r>
      <w:r w:rsidRPr="00E04233">
        <w:rPr>
          <w:rStyle w:val="HTMLCode"/>
          <w:rFonts w:ascii="Consolas" w:hAnsi="Consolas"/>
          <w:color w:val="1F2328"/>
          <w:bdr w:val="none" w:color="auto" w:sz="0" w:space="0" w:frame="1"/>
        </w:rPr>
        <w:br/>
      </w:r>
      <w:r w:rsidRPr="00E04233" w:rsidR="009A4D9B">
        <w:rPr>
          <w:rStyle w:val="HTMLCode"/>
          <w:rFonts w:ascii="Consolas" w:hAnsi="Consolas"/>
          <w:color w:val="1F2328"/>
          <w:bdr w:val="none" w:color="auto" w:sz="0" w:space="0" w:frame="1"/>
        </w:rPr>
        <w:t xml:space="preserve">To update whole document in MS Word </w:t>
      </w:r>
      <w:r w:rsidRPr="00E04233" w:rsidR="00EA40F0">
        <w:rPr>
          <w:rStyle w:val="HTMLCode"/>
          <w:rFonts w:ascii="Consolas" w:hAnsi="Consolas"/>
          <w:color w:val="1F2328"/>
          <w:bdr w:val="none" w:color="auto" w:sz="0" w:space="0" w:frame="1"/>
        </w:rPr>
        <w:t>you can press Ctrl + A to select whole text and then click on F9</w:t>
      </w:r>
      <w:r w:rsidRPr="00E04233">
        <w:rPr>
          <w:rStyle w:val="HTMLCode"/>
          <w:rFonts w:ascii="Consolas" w:hAnsi="Consolas"/>
          <w:color w:val="1F2328"/>
          <w:bdr w:val="none" w:color="auto" w:sz="0" w:space="0" w:frame="1"/>
        </w:rPr>
        <w:t>.</w:t>
      </w:r>
      <w:r w:rsidRPr="00E04233" w:rsidR="00EA40F0">
        <w:rPr>
          <w:rStyle w:val="HTMLCode"/>
          <w:rFonts w:ascii="Consolas" w:hAnsi="Consolas"/>
          <w:color w:val="1F2328"/>
          <w:bdr w:val="none" w:color="auto" w:sz="0" w:space="0" w:frame="1"/>
        </w:rPr>
        <w:t xml:space="preserve"> See </w:t>
      </w:r>
      <w:hyperlink w:history="1" r:id="rId23">
        <w:r w:rsidRPr="00E04233" w:rsidR="00EA40F0">
          <w:rPr>
            <w:rStyle w:val="Hyperlink"/>
            <w:rFonts w:ascii="Consolas" w:hAnsi="Consolas"/>
            <w:bdr w:val="none" w:color="auto" w:sz="0" w:space="0" w:frame="1"/>
          </w:rPr>
          <w:t>Microsoft documentation for details</w:t>
        </w:r>
      </w:hyperlink>
      <w:r w:rsidRPr="00E04233" w:rsidR="00EA40F0">
        <w:rPr>
          <w:rStyle w:val="HTMLCode"/>
          <w:rFonts w:ascii="Consolas" w:hAnsi="Consolas"/>
          <w:color w:val="1F2328"/>
          <w:bdr w:val="none" w:color="auto" w:sz="0" w:space="0" w:frame="1"/>
        </w:rPr>
        <w:t>.</w:t>
      </w:r>
      <w:r w:rsidRPr="00E04233">
        <w:rPr>
          <w:rStyle w:val="HTMLCode"/>
          <w:rFonts w:ascii="Consolas" w:hAnsi="Consolas"/>
          <w:color w:val="1F2328"/>
          <w:bdr w:val="none" w:color="auto" w:sz="0" w:space="0" w:frame="1"/>
        </w:rPr>
        <w:t xml:space="preserve"> </w:t>
      </w:r>
      <w:r w:rsidRPr="00E04233">
        <w:rPr>
          <w:rStyle w:val="HTMLCode"/>
          <w:rFonts w:ascii="Consolas" w:hAnsi="Consolas"/>
          <w:color w:val="1F2328"/>
          <w:bdr w:val="none" w:color="auto" w:sz="0" w:space="0" w:frame="1"/>
        </w:rPr>
        <w:br/>
      </w:r>
      <w:r w:rsidRPr="00E04233">
        <w:rPr>
          <w:rStyle w:val="HTMLCode"/>
          <w:rFonts w:ascii="Consolas" w:hAnsi="Consolas"/>
          <w:color w:val="1F2328"/>
          <w:bdr w:val="none" w:color="auto" w:sz="0" w:space="0" w:frame="1"/>
        </w:rPr>
        <w:t>:::</w:t>
      </w:r>
    </w:p>
    <w:p w:rsidR="00F0732C" w:rsidP="00B73A92" w:rsidRDefault="00F0732C" w14:paraId="40E67786" w14:textId="77777777">
      <w:pPr>
        <w:pStyle w:val="BodyText"/>
        <w:jc w:val="both"/>
      </w:pPr>
    </w:p>
    <w:p w:rsidR="00D96207" w:rsidP="00173380" w:rsidRDefault="006622B9" w14:paraId="3BF48A63" w14:textId="1E9A4041">
      <w:pPr>
        <w:pStyle w:val="Heading4"/>
      </w:pPr>
      <w:bookmarkStart w:name="howToStructureImageCaptions" w:id="41"/>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rsidRPr="009102D1" w:rsidR="009102D1" w:rsidP="00B606D5" w:rsidRDefault="009102D1" w14:paraId="112ED0F8" w14:textId="72990500">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rsidRPr="009102D1" w:rsidR="009102D1" w:rsidP="00B606D5" w:rsidRDefault="009102D1" w14:paraId="04C44BB2" w14:textId="77777777">
      <w:pPr>
        <w:pStyle w:val="BodyText"/>
        <w:jc w:val="both"/>
      </w:pPr>
    </w:p>
    <w:p w:rsidRPr="00B606D5" w:rsidR="00B606D5" w:rsidP="00B606D5" w:rsidRDefault="00B606D5" w14:paraId="140E1A2B" w14:textId="35C63D6A">
      <w:pPr>
        <w:pStyle w:val="BodyText"/>
        <w:jc w:val="both"/>
        <w:rPr>
          <w:b/>
          <w:bCs/>
        </w:rPr>
      </w:pPr>
      <w:r w:rsidRPr="00B606D5">
        <w:rPr>
          <w:b/>
          <w:bCs/>
        </w:rPr>
        <w:t>Rule no. 1: Follow the format given by the copyright holder</w:t>
      </w:r>
    </w:p>
    <w:p w:rsidR="00D96207" w:rsidP="00B606D5" w:rsidRDefault="00B606D5" w14:paraId="3FA83610" w14:textId="03795532">
      <w:pPr>
        <w:pStyle w:val="BodyText"/>
        <w:jc w:val="both"/>
      </w:pPr>
      <w:r>
        <w:t>Some copyright holders will ask you to cite their work in a specific format. Please do so even if it doesn’t follow the example formats shown below.</w:t>
      </w:r>
    </w:p>
    <w:p w:rsidR="00D96207" w:rsidP="00B73A92" w:rsidRDefault="00D96207" w14:paraId="2678F2AC" w14:textId="77777777">
      <w:pPr>
        <w:pStyle w:val="BodyText"/>
        <w:jc w:val="both"/>
      </w:pPr>
    </w:p>
    <w:p w:rsidRPr="00652E05" w:rsidR="00652E05" w:rsidP="00652E05" w:rsidRDefault="00652E05" w14:paraId="2E51E5E3" w14:textId="77777777">
      <w:pPr>
        <w:pStyle w:val="BodyText"/>
        <w:jc w:val="both"/>
        <w:rPr>
          <w:b/>
          <w:bCs/>
        </w:rPr>
      </w:pPr>
      <w:r w:rsidRPr="00652E05">
        <w:rPr>
          <w:b/>
          <w:bCs/>
        </w:rPr>
        <w:t>Example structures for image captions</w:t>
      </w:r>
    </w:p>
    <w:p w:rsidR="00652E05" w:rsidP="00652E05" w:rsidRDefault="00652E05" w14:paraId="1E825FBF" w14:textId="19C81CD8">
      <w:pPr>
        <w:pStyle w:val="BodyText"/>
        <w:jc w:val="both"/>
      </w:pPr>
      <w:r>
        <w:t>Basic structure:</w:t>
      </w:r>
    </w:p>
    <w:p w:rsidR="00652E05" w:rsidP="00652E05" w:rsidRDefault="00A03A62" w14:paraId="0A9FD232" w14:textId="2D1CC7FF">
      <w:pPr>
        <w:pStyle w:val="BodyText"/>
        <w:jc w:val="both"/>
      </w:pPr>
      <w:r>
        <w:t>`</w:t>
      </w:r>
      <w:r w:rsidR="00652E05">
        <w:t>[descriptive title / title of the artwork] [all relevant source and copyright information].</w:t>
      </w:r>
      <w:r>
        <w:t>`</w:t>
      </w:r>
    </w:p>
    <w:p w:rsidR="00A03A62" w:rsidP="00652E05" w:rsidRDefault="00A03A62" w14:paraId="4DF4E99B" w14:textId="77777777">
      <w:pPr>
        <w:pStyle w:val="BodyText"/>
        <w:jc w:val="both"/>
      </w:pPr>
    </w:p>
    <w:p w:rsidR="00652E05" w:rsidP="00652E05" w:rsidRDefault="00652E05" w14:paraId="304F774C" w14:textId="7229F04F">
      <w:pPr>
        <w:pStyle w:val="BodyText"/>
        <w:jc w:val="both"/>
      </w:pPr>
      <w:r>
        <w:t xml:space="preserve">Example structures: </w:t>
      </w:r>
    </w:p>
    <w:p w:rsidR="00652E05" w:rsidP="009C149E" w:rsidRDefault="00652E05" w14:paraId="73A05BBF" w14:textId="0AEDB2B4">
      <w:pPr>
        <w:pStyle w:val="BodyText"/>
        <w:numPr>
          <w:ilvl w:val="0"/>
          <w:numId w:val="35"/>
        </w:numPr>
        <w:ind w:left="720" w:hanging="360"/>
        <w:jc w:val="both"/>
      </w:pPr>
      <w:r>
        <w:t xml:space="preserve">[Name of artwork or monument] [ year, photographer, agency]. </w:t>
      </w:r>
    </w:p>
    <w:p w:rsidR="00652E05" w:rsidP="009C149E" w:rsidRDefault="00652E05" w14:paraId="69ECB6FB" w14:textId="19CE245E">
      <w:pPr>
        <w:pStyle w:val="BodyText"/>
        <w:numPr>
          <w:ilvl w:val="0"/>
          <w:numId w:val="35"/>
        </w:numPr>
        <w:ind w:left="720" w:hanging="360"/>
        <w:jc w:val="both"/>
      </w:pPr>
      <w:r>
        <w:t xml:space="preserve">[Title of the panting, original artist, year] [Museum, photographer]. </w:t>
      </w:r>
    </w:p>
    <w:p w:rsidR="00652E05" w:rsidP="009C149E" w:rsidRDefault="00652E05" w14:paraId="39349A1E" w14:textId="1455DD41">
      <w:pPr>
        <w:pStyle w:val="BodyText"/>
        <w:numPr>
          <w:ilvl w:val="0"/>
          <w:numId w:val="35"/>
        </w:numPr>
        <w:ind w:left="720" w:hanging="360"/>
        <w:jc w:val="both"/>
      </w:pPr>
      <w:r>
        <w:t>[Title or description of archival record] [archive, record number].</w:t>
      </w:r>
    </w:p>
    <w:p w:rsidR="00652E05" w:rsidP="009C149E" w:rsidRDefault="00652E05" w14:paraId="3209500F" w14:textId="3D15B572">
      <w:pPr>
        <w:pStyle w:val="BodyText"/>
        <w:numPr>
          <w:ilvl w:val="0"/>
          <w:numId w:val="35"/>
        </w:numPr>
        <w:ind w:left="720" w:hanging="360"/>
        <w:jc w:val="both"/>
      </w:pPr>
      <w:r>
        <w:t>[Description of the image’s content] [photographer, weblink with access date].</w:t>
      </w:r>
    </w:p>
    <w:p w:rsidR="00652E05" w:rsidP="009C149E" w:rsidRDefault="00652E05" w14:paraId="2A511D27" w14:textId="04DE9E0D">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rsidR="00D96207" w:rsidP="00652E05" w:rsidRDefault="00652E05" w14:paraId="3DF50CB1" w14:textId="04D82282">
      <w:pPr>
        <w:pStyle w:val="BodyText"/>
        <w:jc w:val="both"/>
      </w:pPr>
      <w:r>
        <w:t>“Courtesy”, “©”, or “with friendly permission” may be added, but doesn’t need to be included.</w:t>
      </w:r>
    </w:p>
    <w:p w:rsidR="00160BAD" w:rsidP="00652E05" w:rsidRDefault="00160BAD" w14:paraId="23F6B76D" w14:textId="77777777">
      <w:pPr>
        <w:pStyle w:val="BodyText"/>
        <w:jc w:val="both"/>
      </w:pPr>
    </w:p>
    <w:p w:rsidRPr="00E04233" w:rsidR="00B73A92" w:rsidP="00B73A92" w:rsidRDefault="00B73A92" w14:paraId="2308E81E" w14:textId="77777777">
      <w:pPr>
        <w:pStyle w:val="Heading4"/>
      </w:pPr>
      <w:r w:rsidRPr="00E04233">
        <w:t>Cross-referencing Objects</w:t>
      </w:r>
    </w:p>
    <w:p w:rsidRPr="00E04233" w:rsidR="00B73A92" w:rsidP="00B73A92" w:rsidRDefault="00B73A92" w14:paraId="27BD99C6" w14:textId="77777777">
      <w:pPr>
        <w:pStyle w:val="BodyText"/>
      </w:pPr>
      <w:r w:rsidRPr="00E04233">
        <w:t>To cross-reference an object within the Word file, go to the “References” tab at the top of the MS Word tab and click the “Cross-reference” button.</w:t>
      </w:r>
    </w:p>
    <w:p w:rsidRPr="00E04233" w:rsidR="00B73A92" w:rsidP="00B73A92" w:rsidRDefault="00B73A92" w14:paraId="2FC0FBDD" w14:textId="039F8A7D">
      <w:pPr>
        <w:pStyle w:val="Caption"/>
      </w:pPr>
      <w:bookmarkStart w:name="_Toc187994028" w:id="4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sidR="00EF7F6D">
        <w:rPr>
          <w:b/>
          <w:bCs/>
          <w:noProof/>
        </w:rPr>
        <w:t>8</w:t>
      </w:r>
      <w:r w:rsidRPr="00E04233">
        <w:rPr>
          <w:b/>
          <w:bCs/>
        </w:rPr>
        <w:fldChar w:fldCharType="end"/>
      </w:r>
      <w:r w:rsidRPr="00E04233" w:rsidR="003A76E3">
        <w:rPr>
          <w:b/>
          <w:bCs/>
        </w:rPr>
        <w:t>:</w:t>
      </w:r>
      <w:r w:rsidRPr="00E04233">
        <w:t xml:space="preserve"> How to insert a cross-reference.</w:t>
      </w:r>
      <w:bookmarkEnd w:id="42"/>
    </w:p>
    <w:p w:rsidRPr="00E04233" w:rsidR="00B73A92" w:rsidP="00B73A92" w:rsidRDefault="00B73A92" w14:paraId="198B0E96" w14:textId="77777777">
      <w:pPr>
        <w:pStyle w:val="BodyText"/>
      </w:pPr>
      <w:r w:rsidRPr="00E04233">
        <w:rPr>
          <w:noProof/>
        </w:rPr>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B4D41" w:rsidTr="00020F21" w14:paraId="15C8335D" w14:textId="77777777">
        <w:tc>
          <w:tcPr>
            <w:tcW w:w="2341" w:type="dxa"/>
          </w:tcPr>
          <w:p w:rsidRPr="00E04233" w:rsidR="00EB4D41" w:rsidP="00E826F7" w:rsidRDefault="00EB4D41" w14:paraId="00112F2B" w14:textId="77777777">
            <w:pPr>
              <w:pStyle w:val="Compact"/>
              <w:rPr>
                <w:sz w:val="18"/>
                <w:szCs w:val="18"/>
              </w:rPr>
            </w:pPr>
            <w:r w:rsidRPr="00E04233">
              <w:rPr>
                <w:sz w:val="18"/>
                <w:szCs w:val="18"/>
              </w:rPr>
              <w:t>##Digital-input</w:t>
            </w:r>
          </w:p>
        </w:tc>
        <w:tc>
          <w:tcPr>
            <w:tcW w:w="7009" w:type="dxa"/>
          </w:tcPr>
          <w:p w:rsidRPr="00E04233" w:rsidR="00EB4D41" w:rsidP="00E826F7" w:rsidRDefault="00EB4D41" w14:paraId="2E4B31F4" w14:textId="0C167760">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D7975F3" w14:textId="77777777">
        <w:tc>
          <w:tcPr>
            <w:tcW w:w="2341" w:type="dxa"/>
          </w:tcPr>
          <w:p w:rsidRPr="00E04233" w:rsidR="00EB4D41" w:rsidP="00E826F7" w:rsidRDefault="00EB4D41" w14:paraId="3C67301B" w14:textId="77777777">
            <w:pPr>
              <w:pStyle w:val="Compact"/>
              <w:rPr>
                <w:sz w:val="18"/>
                <w:szCs w:val="18"/>
              </w:rPr>
            </w:pPr>
            <w:r w:rsidRPr="00E04233">
              <w:rPr>
                <w:sz w:val="18"/>
                <w:szCs w:val="18"/>
              </w:rPr>
              <w:t>##Paper-input</w:t>
            </w:r>
          </w:p>
        </w:tc>
        <w:tc>
          <w:tcPr>
            <w:tcW w:w="7009" w:type="dxa"/>
          </w:tcPr>
          <w:p w:rsidRPr="00E04233" w:rsidR="00EB4D41" w:rsidP="00E826F7" w:rsidRDefault="00EB4D41" w14:paraId="5DAD53EC" w14:textId="54EE5745">
            <w:pPr>
              <w:pStyle w:val="Compact"/>
              <w:rPr>
                <w:sz w:val="18"/>
                <w:szCs w:val="18"/>
              </w:rPr>
            </w:pPr>
            <w:r w:rsidRPr="00E04233">
              <w:rPr>
                <w:sz w:val="18"/>
                <w:szCs w:val="18"/>
              </w:rPr>
              <w:t>./assets/02_introduction_to_docx/</w:t>
            </w:r>
            <w:r w:rsidRPr="00E04233" w:rsidR="003936F5">
              <w:rPr>
                <w:sz w:val="18"/>
                <w:szCs w:val="18"/>
              </w:rPr>
              <w:t>how-to-insert-a-cross-reference.gif</w:t>
            </w:r>
          </w:p>
        </w:tc>
      </w:tr>
      <w:tr w:rsidRPr="00E04233" w:rsidR="00EB4D41" w:rsidTr="00E826F7" w14:paraId="5799ABBC" w14:textId="77777777">
        <w:tc>
          <w:tcPr>
            <w:tcW w:w="2341" w:type="dxa"/>
          </w:tcPr>
          <w:p w:rsidRPr="00E04233" w:rsidR="00EB4D41" w:rsidP="00E826F7" w:rsidRDefault="00EB4D41" w14:paraId="17AED6BA" w14:textId="77777777">
            <w:pPr>
              <w:pStyle w:val="Compact"/>
              <w:rPr>
                <w:sz w:val="18"/>
                <w:szCs w:val="18"/>
              </w:rPr>
            </w:pPr>
            <w:r w:rsidRPr="00E04233">
              <w:rPr>
                <w:sz w:val="18"/>
                <w:szCs w:val="18"/>
              </w:rPr>
              <w:t>##Source</w:t>
            </w:r>
          </w:p>
        </w:tc>
        <w:tc>
          <w:tcPr>
            <w:tcW w:w="7009" w:type="dxa"/>
          </w:tcPr>
          <w:p w:rsidRPr="00E04233" w:rsidR="00EB4D41" w:rsidP="00E826F7" w:rsidRDefault="00EB4D41" w14:paraId="2970632E" w14:textId="7DB66998">
            <w:pPr>
              <w:pStyle w:val="Compact"/>
              <w:rPr>
                <w:rFonts w:cstheme="majorHAnsi"/>
                <w:sz w:val="18"/>
                <w:szCs w:val="18"/>
              </w:rPr>
            </w:pPr>
            <w:r w:rsidRPr="00E04233">
              <w:rPr>
                <w:rFonts w:eastAsia="Times New Roman" w:cs="Calibri"/>
                <w:sz w:val="18"/>
                <w:szCs w:val="18"/>
              </w:rPr>
              <w:t>Recording of a screen of Paweł Kamiński (author of the guidelines)</w:t>
            </w:r>
            <w:r w:rsidRPr="00E04233" w:rsidR="000D5988">
              <w:rPr>
                <w:rFonts w:eastAsia="Times New Roman" w:cs="Calibri"/>
                <w:sz w:val="18"/>
                <w:szCs w:val="18"/>
              </w:rPr>
              <w:t xml:space="preserve"> showing MS Word features</w:t>
            </w:r>
          </w:p>
        </w:tc>
      </w:tr>
      <w:tr w:rsidRPr="00E04233" w:rsidR="00EB4D41" w:rsidTr="00020F21" w14:paraId="312DE4CB" w14:textId="77777777">
        <w:tc>
          <w:tcPr>
            <w:tcW w:w="2341" w:type="dxa"/>
          </w:tcPr>
          <w:p w:rsidRPr="00E04233" w:rsidR="00EB4D41" w:rsidP="00E826F7" w:rsidRDefault="00EB4D41" w14:paraId="3D5E24D6" w14:textId="77777777">
            <w:pPr>
              <w:pStyle w:val="Compact"/>
              <w:rPr>
                <w:sz w:val="18"/>
                <w:szCs w:val="18"/>
              </w:rPr>
            </w:pPr>
            <w:r w:rsidRPr="00E04233">
              <w:rPr>
                <w:sz w:val="18"/>
                <w:szCs w:val="18"/>
              </w:rPr>
              <w:t>##Author</w:t>
            </w:r>
          </w:p>
        </w:tc>
        <w:tc>
          <w:tcPr>
            <w:tcW w:w="7009" w:type="dxa"/>
          </w:tcPr>
          <w:p w:rsidRPr="00E04233" w:rsidR="00EB4D41" w:rsidP="00E826F7" w:rsidRDefault="00EB4D41" w14:paraId="5FB801E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B4D41" w:rsidTr="00E826F7" w14:paraId="4FFAFEC8" w14:textId="77777777">
        <w:tc>
          <w:tcPr>
            <w:tcW w:w="2341" w:type="dxa"/>
          </w:tcPr>
          <w:p w:rsidRPr="00E04233" w:rsidR="00EB4D41" w:rsidP="00E826F7" w:rsidRDefault="00EB4D41" w14:paraId="48AF0C79" w14:textId="77777777">
            <w:pPr>
              <w:pStyle w:val="Compact"/>
              <w:rPr>
                <w:sz w:val="18"/>
                <w:szCs w:val="18"/>
              </w:rPr>
            </w:pPr>
            <w:r w:rsidRPr="00E04233">
              <w:rPr>
                <w:sz w:val="18"/>
                <w:szCs w:val="18"/>
              </w:rPr>
              <w:t>##Alt-text</w:t>
            </w:r>
          </w:p>
        </w:tc>
        <w:tc>
          <w:tcPr>
            <w:tcW w:w="7009" w:type="dxa"/>
          </w:tcPr>
          <w:p w:rsidRPr="00E04233" w:rsidR="00EB4D41" w:rsidP="00E826F7" w:rsidRDefault="00EB4D41" w14:paraId="7E7E57CB" w14:textId="44B09836">
            <w:pPr>
              <w:pStyle w:val="Compact"/>
              <w:rPr>
                <w:rFonts w:cstheme="majorHAnsi"/>
                <w:sz w:val="18"/>
                <w:szCs w:val="18"/>
              </w:rPr>
            </w:pPr>
            <w:r w:rsidRPr="00E04233">
              <w:rPr>
                <w:rFonts w:cstheme="majorHAnsi"/>
                <w:sz w:val="18"/>
                <w:szCs w:val="18"/>
              </w:rPr>
              <w:t>Screen recording of inserting a</w:t>
            </w:r>
            <w:r w:rsidRPr="00E04233" w:rsidR="009D48E2">
              <w:rPr>
                <w:rFonts w:cstheme="majorHAnsi"/>
                <w:sz w:val="18"/>
                <w:szCs w:val="18"/>
              </w:rPr>
              <w:t xml:space="preserve"> cross-reference </w:t>
            </w:r>
            <w:r w:rsidRPr="00E04233">
              <w:rPr>
                <w:rFonts w:cstheme="majorHAnsi"/>
                <w:sz w:val="18"/>
                <w:szCs w:val="18"/>
              </w:rPr>
              <w:t>in MS Word</w:t>
            </w:r>
          </w:p>
        </w:tc>
      </w:tr>
    </w:tbl>
    <w:p w:rsidRPr="00E04233" w:rsidR="00B73A92" w:rsidP="00B73A92" w:rsidRDefault="00B73A92" w14:paraId="06BB62A8" w14:textId="77777777">
      <w:pPr>
        <w:pStyle w:val="BodyText"/>
      </w:pPr>
    </w:p>
    <w:p w:rsidRPr="00E04233" w:rsidR="00B73A92" w:rsidP="00B73A92" w:rsidRDefault="00B73A92" w14:paraId="5DC46DCE" w14:textId="10DCDF25">
      <w:pPr>
        <w:pStyle w:val="BodyText"/>
        <w:jc w:val="both"/>
      </w:pPr>
      <w:r w:rsidRPr="00E04233">
        <w:t>Choose the type of reference (e.g. header, table, figure, etc.) and select which caption you want to reference to. We recommend that you always insert a hyperlink in your cross-references.</w:t>
      </w:r>
    </w:p>
    <w:p w:rsidRPr="00E04233" w:rsidR="007F3203" w:rsidP="00B73A92" w:rsidRDefault="007F3203" w14:paraId="3D4173F7" w14:textId="77777777">
      <w:pPr>
        <w:pStyle w:val="BodyText"/>
        <w:jc w:val="both"/>
      </w:pPr>
    </w:p>
    <w:p w:rsidRPr="00E04233" w:rsidR="007F3203" w:rsidP="007F3203" w:rsidRDefault="007F3203" w14:paraId="17056CFF" w14:textId="121B4BAB">
      <w:pPr>
        <w:pStyle w:val="Caption"/>
      </w:pPr>
      <w:bookmarkStart w:name="_Ref186502132" w:id="43"/>
      <w:bookmarkStart w:name="_Toc187994029" w:id="4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9</w:t>
      </w:r>
      <w:r w:rsidRPr="00E04233">
        <w:rPr>
          <w:b/>
          <w:bCs/>
        </w:rPr>
        <w:fldChar w:fldCharType="end"/>
      </w:r>
      <w:bookmarkEnd w:id="43"/>
      <w:r w:rsidRPr="00E04233">
        <w:rPr>
          <w:b/>
          <w:bCs/>
        </w:rPr>
        <w:t>:</w:t>
      </w:r>
      <w:r w:rsidRPr="00E04233">
        <w:t xml:space="preserve"> </w:t>
      </w:r>
      <w:r w:rsidRPr="00E04233" w:rsidR="00DA711C">
        <w:t>C</w:t>
      </w:r>
      <w:r w:rsidRPr="00E04233">
        <w:t>ross-reference</w:t>
      </w:r>
      <w:r w:rsidRPr="00E04233" w:rsidR="00DA711C">
        <w:t xml:space="preserve"> window</w:t>
      </w:r>
      <w:r w:rsidRPr="00E04233">
        <w:t>.</w:t>
      </w:r>
      <w:bookmarkEnd w:id="44"/>
    </w:p>
    <w:p w:rsidRPr="00E04233" w:rsidR="00B73A92" w:rsidP="00B73A92" w:rsidRDefault="00B73A92" w14:paraId="53B564D1" w14:textId="77777777">
      <w:pPr>
        <w:pStyle w:val="BodyText"/>
        <w:jc w:val="center"/>
      </w:pPr>
      <w:r w:rsidRPr="00E04233">
        <w:rPr>
          <w:noProof/>
        </w:rPr>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7744C6" w:rsidTr="00020F21" w14:paraId="47AB4D4C" w14:textId="77777777">
        <w:tc>
          <w:tcPr>
            <w:tcW w:w="2341" w:type="dxa"/>
          </w:tcPr>
          <w:p w:rsidRPr="00E04233" w:rsidR="007744C6" w:rsidP="00E826F7" w:rsidRDefault="007744C6" w14:paraId="0D226A07" w14:textId="77777777">
            <w:pPr>
              <w:pStyle w:val="Compact"/>
              <w:rPr>
                <w:sz w:val="18"/>
                <w:szCs w:val="18"/>
              </w:rPr>
            </w:pPr>
            <w:r w:rsidRPr="00E04233">
              <w:rPr>
                <w:sz w:val="18"/>
                <w:szCs w:val="18"/>
              </w:rPr>
              <w:t>##Digital-input</w:t>
            </w:r>
          </w:p>
        </w:tc>
        <w:tc>
          <w:tcPr>
            <w:tcW w:w="7009" w:type="dxa"/>
          </w:tcPr>
          <w:p w:rsidRPr="00E04233" w:rsidR="007744C6" w:rsidP="00E826F7" w:rsidRDefault="007744C6" w14:paraId="7C4A40F7" w14:textId="0F00B6F6">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57D8709D" w14:textId="77777777">
        <w:tc>
          <w:tcPr>
            <w:tcW w:w="2341" w:type="dxa"/>
          </w:tcPr>
          <w:p w:rsidRPr="00E04233" w:rsidR="007744C6" w:rsidP="00E826F7" w:rsidRDefault="007744C6" w14:paraId="11C14955" w14:textId="77777777">
            <w:pPr>
              <w:pStyle w:val="Compact"/>
              <w:rPr>
                <w:sz w:val="18"/>
                <w:szCs w:val="18"/>
              </w:rPr>
            </w:pPr>
            <w:r w:rsidRPr="00E04233">
              <w:rPr>
                <w:sz w:val="18"/>
                <w:szCs w:val="18"/>
              </w:rPr>
              <w:t>##Paper-input</w:t>
            </w:r>
          </w:p>
        </w:tc>
        <w:tc>
          <w:tcPr>
            <w:tcW w:w="7009" w:type="dxa"/>
          </w:tcPr>
          <w:p w:rsidRPr="00E04233" w:rsidR="007744C6" w:rsidP="00E826F7" w:rsidRDefault="007744C6" w14:paraId="3F270ADC" w14:textId="2977AF72">
            <w:pPr>
              <w:pStyle w:val="Compact"/>
              <w:rPr>
                <w:sz w:val="18"/>
                <w:szCs w:val="18"/>
              </w:rPr>
            </w:pPr>
            <w:r w:rsidRPr="00E04233">
              <w:rPr>
                <w:sz w:val="18"/>
                <w:szCs w:val="18"/>
              </w:rPr>
              <w:t>./assets/02_introduction_to_docx/</w:t>
            </w:r>
            <w:r w:rsidRPr="00E04233" w:rsidR="00C2644A">
              <w:rPr>
                <w:sz w:val="18"/>
                <w:szCs w:val="18"/>
              </w:rPr>
              <w:t>cross-reference-window.png</w:t>
            </w:r>
          </w:p>
        </w:tc>
      </w:tr>
      <w:tr w:rsidRPr="00E04233" w:rsidR="007744C6" w:rsidTr="00E826F7" w14:paraId="2B0BADE5" w14:textId="77777777">
        <w:tc>
          <w:tcPr>
            <w:tcW w:w="2341" w:type="dxa"/>
          </w:tcPr>
          <w:p w:rsidRPr="00E04233" w:rsidR="007744C6" w:rsidP="00E826F7" w:rsidRDefault="007744C6" w14:paraId="256516F2" w14:textId="77777777">
            <w:pPr>
              <w:pStyle w:val="Compact"/>
              <w:rPr>
                <w:sz w:val="18"/>
                <w:szCs w:val="18"/>
              </w:rPr>
            </w:pPr>
            <w:r w:rsidRPr="00E04233">
              <w:rPr>
                <w:sz w:val="18"/>
                <w:szCs w:val="18"/>
              </w:rPr>
              <w:t>##Source</w:t>
            </w:r>
          </w:p>
        </w:tc>
        <w:tc>
          <w:tcPr>
            <w:tcW w:w="7009" w:type="dxa"/>
          </w:tcPr>
          <w:p w:rsidRPr="00E04233" w:rsidR="007744C6" w:rsidP="00E826F7" w:rsidRDefault="007744C6" w14:paraId="322E0893" w14:textId="0381F076">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C2644A">
              <w:rPr>
                <w:rFonts w:eastAsia="Times New Roman" w:cstheme="majorHAnsi"/>
                <w:sz w:val="18"/>
                <w:szCs w:val="18"/>
              </w:rPr>
              <w:t>Cross-reference</w:t>
            </w:r>
            <w:r w:rsidRPr="00E04233">
              <w:rPr>
                <w:rFonts w:eastAsia="Times New Roman" w:cstheme="majorHAnsi"/>
                <w:sz w:val="18"/>
                <w:szCs w:val="18"/>
              </w:rPr>
              <w:t>” feature of MS Word</w:t>
            </w:r>
          </w:p>
        </w:tc>
      </w:tr>
      <w:tr w:rsidRPr="00E04233" w:rsidR="007744C6" w:rsidTr="00020F21" w14:paraId="74EC3FCC" w14:textId="77777777">
        <w:tc>
          <w:tcPr>
            <w:tcW w:w="2341" w:type="dxa"/>
          </w:tcPr>
          <w:p w:rsidRPr="00E04233" w:rsidR="007744C6" w:rsidP="00E826F7" w:rsidRDefault="007744C6" w14:paraId="7A1AF065" w14:textId="77777777">
            <w:pPr>
              <w:pStyle w:val="Compact"/>
              <w:rPr>
                <w:sz w:val="18"/>
                <w:szCs w:val="18"/>
              </w:rPr>
            </w:pPr>
            <w:r w:rsidRPr="00E04233">
              <w:rPr>
                <w:sz w:val="18"/>
                <w:szCs w:val="18"/>
              </w:rPr>
              <w:t>##Author</w:t>
            </w:r>
          </w:p>
        </w:tc>
        <w:tc>
          <w:tcPr>
            <w:tcW w:w="7009" w:type="dxa"/>
          </w:tcPr>
          <w:p w:rsidRPr="00E04233" w:rsidR="007744C6" w:rsidP="00E826F7" w:rsidRDefault="007744C6" w14:paraId="76855A7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7744C6" w:rsidTr="00E826F7" w14:paraId="5A6560AF" w14:textId="77777777">
        <w:tc>
          <w:tcPr>
            <w:tcW w:w="2341" w:type="dxa"/>
          </w:tcPr>
          <w:p w:rsidRPr="00E04233" w:rsidR="007744C6" w:rsidP="00E826F7" w:rsidRDefault="007744C6" w14:paraId="26587AB5" w14:textId="77777777">
            <w:pPr>
              <w:pStyle w:val="Compact"/>
              <w:rPr>
                <w:sz w:val="18"/>
                <w:szCs w:val="18"/>
              </w:rPr>
            </w:pPr>
            <w:r w:rsidRPr="00E04233">
              <w:rPr>
                <w:sz w:val="18"/>
                <w:szCs w:val="18"/>
              </w:rPr>
              <w:t>##Alt-text</w:t>
            </w:r>
          </w:p>
        </w:tc>
        <w:tc>
          <w:tcPr>
            <w:tcW w:w="7009" w:type="dxa"/>
          </w:tcPr>
          <w:p w:rsidRPr="00E04233" w:rsidR="007744C6" w:rsidP="00E826F7" w:rsidRDefault="007744C6" w14:paraId="2B684680" w14:textId="56E791EC">
            <w:pPr>
              <w:pStyle w:val="Compact"/>
              <w:rPr>
                <w:rFonts w:cstheme="majorHAnsi"/>
                <w:sz w:val="18"/>
                <w:szCs w:val="18"/>
              </w:rPr>
            </w:pPr>
            <w:r w:rsidRPr="00E04233">
              <w:rPr>
                <w:rFonts w:eastAsia="Times New Roman" w:cstheme="majorHAnsi"/>
                <w:sz w:val="18"/>
                <w:szCs w:val="18"/>
              </w:rPr>
              <w:t>“</w:t>
            </w:r>
            <w:r w:rsidRPr="00E04233" w:rsidR="00C2644A">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rsidRPr="00E04233" w:rsidR="00B73A92" w:rsidP="00B73A92" w:rsidRDefault="00B73A92" w14:paraId="70E99A83" w14:textId="77777777">
      <w:pPr>
        <w:pStyle w:val="BodyText"/>
      </w:pPr>
    </w:p>
    <w:p w:rsidRPr="00E04233" w:rsidR="00B73A92" w:rsidP="00B73A92" w:rsidRDefault="00B73A92" w14:paraId="25D490E6" w14:textId="239CF459">
      <w:pPr>
        <w:pStyle w:val="BodyText"/>
        <w:jc w:val="both"/>
      </w:pPr>
      <w:r w:rsidRPr="00E04233">
        <w:t xml:space="preserve">The “Insert reference to:” button allows you to set how the reference will appear in your work (e.g. “heading number” vs “heading text”). With tables, figures and equations you </w:t>
      </w:r>
      <w:r w:rsidRPr="00E04233" w:rsidR="00D12295">
        <w:t xml:space="preserve">should </w:t>
      </w:r>
      <w:r w:rsidRPr="00E04233">
        <w:t>insert reference to</w:t>
      </w:r>
      <w:r w:rsidRPr="00E04233" w:rsidR="00D12295">
        <w:t xml:space="preserve"> </w:t>
      </w:r>
      <w:r w:rsidRPr="00E04233" w:rsidR="009A4855">
        <w:t>“</w:t>
      </w:r>
      <w:commentRangeStart w:id="45"/>
      <w:commentRangeStart w:id="46"/>
      <w:r w:rsidRPr="00E04233" w:rsidR="00D12295">
        <w:t>Only label and number</w:t>
      </w:r>
      <w:r w:rsidRPr="00E04233" w:rsidR="009A4855">
        <w:t>”</w:t>
      </w:r>
      <w:r w:rsidRPr="00E04233" w:rsidR="00D12295">
        <w:t xml:space="preserve">, e.g. </w:t>
      </w:r>
      <w:r w:rsidRPr="00E04233" w:rsidR="006C61BE">
        <w:t xml:space="preserve">“see </w:t>
      </w:r>
      <w:r w:rsidRPr="00E04233" w:rsidR="00ED459E">
        <w:fldChar w:fldCharType="begin"/>
      </w:r>
      <w:r w:rsidRPr="00E04233" w:rsidR="00ED459E">
        <w:instrText xml:space="preserve"> REF _Ref168392719 \h </w:instrText>
      </w:r>
      <w:r w:rsidRPr="00E04233" w:rsidR="00E04233">
        <w:instrText xml:space="preserve"> \* MERGEFORMAT </w:instrText>
      </w:r>
      <w:r w:rsidRPr="00E04233" w:rsidR="00ED459E">
        <w:fldChar w:fldCharType="separate"/>
      </w:r>
      <w:r w:rsidRPr="00E04233" w:rsidR="00ED459E">
        <w:t xml:space="preserve">Figure </w:t>
      </w:r>
      <w:r w:rsidRPr="00E04233" w:rsidR="00ED459E">
        <w:rPr>
          <w:noProof/>
        </w:rPr>
        <w:t>1</w:t>
      </w:r>
      <w:r w:rsidRPr="00E04233" w:rsidR="00ED459E">
        <w:fldChar w:fldCharType="end"/>
      </w:r>
      <w:r w:rsidRPr="00E04233" w:rsidR="006C61BE">
        <w:t>“.</w:t>
      </w:r>
      <w:r w:rsidRPr="00E04233" w:rsidR="00D12295">
        <w:fldChar w:fldCharType="begin"/>
      </w:r>
      <w:r w:rsidRPr="00E04233" w:rsidR="00D12295">
        <w:instrText xml:space="preserve"> REF _Ref153547172 \h </w:instrText>
      </w:r>
      <w:r w:rsidRPr="00E04233" w:rsidR="00E04233">
        <w:instrText xml:space="preserve"> \* MERGEFORMAT </w:instrText>
      </w:r>
      <w:r w:rsidRPr="00E04233" w:rsidR="00D12295">
        <w:fldChar w:fldCharType="end"/>
      </w:r>
      <w:commentRangeEnd w:id="45"/>
      <w:r w:rsidRPr="00E04233" w:rsidR="00D12295">
        <w:rPr>
          <w:rStyle w:val="CommentReference"/>
        </w:rPr>
        <w:commentReference w:id="45"/>
      </w:r>
      <w:commentRangeEnd w:id="46"/>
      <w:r w:rsidRPr="00E04233" w:rsidR="00D12295">
        <w:rPr>
          <w:rStyle w:val="CommentReference"/>
        </w:rPr>
        <w:commentReference w:id="46"/>
      </w:r>
      <w:r w:rsidRPr="00E04233" w:rsidR="00D12295">
        <w:t xml:space="preserve"> In particular, p</w:t>
      </w:r>
      <w:r w:rsidRPr="00E04233">
        <w:t>lease do not reference page numbers, as this number will change when transforming your book from MS Word to the printed and the digital version.</w:t>
      </w:r>
    </w:p>
    <w:p w:rsidRPr="00E04233" w:rsidR="00B73A92" w:rsidP="00B73A92" w:rsidRDefault="00B73A92" w14:paraId="234453EB" w14:textId="77777777">
      <w:pPr>
        <w:pStyle w:val="BodyText"/>
      </w:pPr>
    </w:p>
    <w:p w:rsidRPr="00E04233" w:rsidR="00B73A92" w:rsidP="00B73A92" w:rsidRDefault="0082580A" w14:paraId="77E0B118" w14:textId="613BA02D">
      <w:pPr>
        <w:pStyle w:val="BodyText"/>
        <w:jc w:val="both"/>
      </w:pPr>
      <w:r>
        <w:t xml:space="preserve">You can also cross-reference heading. To do that, there is no need to insert a caption, </w:t>
      </w:r>
      <w:r w:rsidRPr="00E04233" w:rsidR="00B73A92">
        <w:t xml:space="preserve">just click on the “Cross-reference” button, choose the </w:t>
      </w:r>
      <w:r w:rsidR="009F66DE">
        <w:t xml:space="preserve">“Heading” </w:t>
      </w:r>
      <w:r w:rsidRPr="00E04233" w:rsidR="00B73A92">
        <w:t>reference type and select the object to reference to.</w:t>
      </w:r>
    </w:p>
    <w:p w:rsidRPr="00E04233" w:rsidR="00B73A92" w:rsidP="00B73A92" w:rsidRDefault="00B73A92" w14:paraId="01F6DA9C" w14:textId="77777777">
      <w:pPr>
        <w:pStyle w:val="BodyText"/>
        <w:jc w:val="both"/>
      </w:pPr>
    </w:p>
    <w:p w:rsidRPr="00E04233" w:rsidR="00B73A92" w:rsidP="00B73A92" w:rsidRDefault="00B73A92" w14:paraId="762D53E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Pr>
          <w:rFonts w:ascii="Consolas" w:hAnsi="Consolas" w:eastAsia="Times New Roman" w:cs="Courier New"/>
          <w:color w:val="1F2328"/>
          <w:sz w:val="20"/>
          <w:szCs w:val="20"/>
        </w:rPr>
        <w:br/>
      </w:r>
      <w:r w:rsidRPr="00E04233">
        <w:t>Cross-referencing headers can be particularly useful in referencing other parts of your literary work.</w:t>
      </w:r>
      <w:r w:rsidRPr="00E04233">
        <w:br/>
      </w:r>
      <w:r w:rsidRPr="00E04233">
        <w:rPr>
          <w:rFonts w:ascii="Consolas" w:hAnsi="Consolas" w:eastAsia="Times New Roman" w:cs="Courier New"/>
          <w:color w:val="1F2328"/>
          <w:sz w:val="20"/>
          <w:szCs w:val="20"/>
        </w:rPr>
        <w:t>:::</w:t>
      </w:r>
    </w:p>
    <w:p w:rsidRPr="00E04233" w:rsidR="00B73A92" w:rsidP="00B73A92" w:rsidRDefault="00B73A92" w14:paraId="43F9D9AF" w14:textId="77777777">
      <w:pPr>
        <w:pStyle w:val="BodyText"/>
      </w:pPr>
    </w:p>
    <w:p w:rsidRPr="00E04233" w:rsidR="00B73A92" w:rsidP="00B73A92" w:rsidRDefault="00B73A92" w14:paraId="6320E1AB"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br/>
      </w:r>
      <w:r w:rsidRPr="00E04233">
        <w:t>By inserting captions to your figures, tables and equations you will not have to be concerned with incrementing the numbering manually. MS Word will auto-increment captions for you.</w:t>
      </w:r>
      <w:r w:rsidRPr="00E04233">
        <w:br/>
      </w:r>
      <w:r w:rsidRPr="00E04233">
        <w:rPr>
          <w:rFonts w:ascii="Consolas" w:hAnsi="Consolas" w:eastAsia="Times New Roman" w:cs="Courier New"/>
          <w:color w:val="1F2328"/>
          <w:sz w:val="20"/>
          <w:szCs w:val="20"/>
        </w:rPr>
        <w:t>:::</w:t>
      </w:r>
    </w:p>
    <w:p w:rsidR="00704C55" w:rsidP="00B73A92" w:rsidRDefault="00704C55" w14:paraId="1DF51C01" w14:textId="77777777">
      <w:pPr>
        <w:pStyle w:val="BodyText"/>
      </w:pPr>
    </w:p>
    <w:p w:rsidRPr="00E04233" w:rsidR="002E37C1" w:rsidP="002E37C1" w:rsidRDefault="002E37C1" w14:paraId="7360D8DF" w14:textId="77777777">
      <w:pPr>
        <w:pStyle w:val="Heading3"/>
      </w:pPr>
      <w:r>
        <w:t>References</w:t>
      </w:r>
      <w:r w:rsidRPr="00E04233">
        <w:t xml:space="preserve"> </w:t>
      </w:r>
      <w:r>
        <w:t>Between Files</w:t>
      </w:r>
    </w:p>
    <w:p w:rsidR="00EE0D9D" w:rsidP="002E37C1" w:rsidRDefault="00EE0D9D" w14:paraId="6D51CFAB" w14:textId="17D07B67">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rsidR="00C2052B" w:rsidP="002E37C1" w:rsidRDefault="00C2052B" w14:paraId="295285A0" w14:textId="77777777">
      <w:pPr>
        <w:pStyle w:val="BodyText"/>
      </w:pPr>
    </w:p>
    <w:p w:rsidR="00EE0D9D" w:rsidP="00C2052B" w:rsidRDefault="00C2052B" w14:paraId="5C46D30F" w14:textId="72383273">
      <w:pPr>
        <w:pStyle w:val="Heading4"/>
      </w:pPr>
      <w:r>
        <w:t>Adding A Bookmark</w:t>
      </w:r>
    </w:p>
    <w:p w:rsidR="00C2052B" w:rsidP="004756C2" w:rsidRDefault="00C2052B" w14:paraId="02EBFB42" w14:textId="3A362BA7">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rsidRPr="00E04233" w:rsidR="00B96B35" w:rsidP="00C2052B" w:rsidRDefault="00B96B35" w14:paraId="5FAE4148" w14:textId="77777777">
      <w:pPr>
        <w:pStyle w:val="BodyText"/>
      </w:pPr>
    </w:p>
    <w:p w:rsidRPr="00E04233" w:rsidR="00C2052B" w:rsidP="00C2052B" w:rsidRDefault="00C2052B" w14:paraId="3212CEEC" w14:textId="16E06E54">
      <w:pPr>
        <w:pStyle w:val="Caption"/>
      </w:pPr>
      <w:bookmarkStart w:name="_Toc187994030" w:id="47"/>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rsidRPr="00E04233" w:rsidR="00C2052B" w:rsidP="00C2052B" w:rsidRDefault="00DC3E9F" w14:paraId="1698F334" w14:textId="54523A3F">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C2052B" w:rsidTr="00020F21" w14:paraId="23710C88" w14:textId="77777777">
        <w:tc>
          <w:tcPr>
            <w:tcW w:w="2341" w:type="dxa"/>
          </w:tcPr>
          <w:p w:rsidRPr="00E04233" w:rsidR="00C2052B" w:rsidP="00C27B8F" w:rsidRDefault="00C2052B" w14:paraId="04B6D69B" w14:textId="77777777">
            <w:pPr>
              <w:pStyle w:val="Compact"/>
              <w:rPr>
                <w:sz w:val="18"/>
                <w:szCs w:val="18"/>
              </w:rPr>
            </w:pPr>
            <w:r w:rsidRPr="00E04233">
              <w:rPr>
                <w:sz w:val="18"/>
                <w:szCs w:val="18"/>
              </w:rPr>
              <w:t>##Digital-input</w:t>
            </w:r>
          </w:p>
        </w:tc>
        <w:tc>
          <w:tcPr>
            <w:tcW w:w="7009" w:type="dxa"/>
          </w:tcPr>
          <w:p w:rsidRPr="00E04233" w:rsidR="00C2052B" w:rsidP="00C27B8F" w:rsidRDefault="00C2052B" w14:paraId="75539B13" w14:textId="12D46BE2">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gif</w:t>
            </w:r>
          </w:p>
        </w:tc>
      </w:tr>
      <w:tr w:rsidRPr="00E04233" w:rsidR="00C2052B" w:rsidTr="00C27B8F" w14:paraId="718C3B66" w14:textId="77777777">
        <w:tc>
          <w:tcPr>
            <w:tcW w:w="2341" w:type="dxa"/>
          </w:tcPr>
          <w:p w:rsidRPr="00E04233" w:rsidR="00C2052B" w:rsidP="00C27B8F" w:rsidRDefault="00C2052B" w14:paraId="42FA9526" w14:textId="77777777">
            <w:pPr>
              <w:pStyle w:val="Compact"/>
              <w:rPr>
                <w:sz w:val="18"/>
                <w:szCs w:val="18"/>
              </w:rPr>
            </w:pPr>
            <w:r w:rsidRPr="00E04233">
              <w:rPr>
                <w:sz w:val="18"/>
                <w:szCs w:val="18"/>
              </w:rPr>
              <w:t>##Paper-input</w:t>
            </w:r>
          </w:p>
        </w:tc>
        <w:tc>
          <w:tcPr>
            <w:tcW w:w="7009" w:type="dxa"/>
          </w:tcPr>
          <w:p w:rsidRPr="00E04233" w:rsidR="00C2052B" w:rsidP="00C27B8F" w:rsidRDefault="00C2052B" w14:paraId="2238A12F" w14:textId="7A3B6B8E">
            <w:pPr>
              <w:pStyle w:val="Compact"/>
              <w:rPr>
                <w:sz w:val="18"/>
                <w:szCs w:val="18"/>
              </w:rPr>
            </w:pPr>
            <w:r w:rsidRPr="00E04233">
              <w:rPr>
                <w:sz w:val="18"/>
                <w:szCs w:val="18"/>
              </w:rPr>
              <w:t>./assets/02_introduction_to_docx/</w:t>
            </w:r>
            <w:r w:rsidRPr="00A37491" w:rsidR="00A37491">
              <w:rPr>
                <w:sz w:val="18"/>
                <w:szCs w:val="18"/>
              </w:rPr>
              <w:t>how-to-add-a-bookmark</w:t>
            </w:r>
            <w:r w:rsidRPr="00E04233">
              <w:rPr>
                <w:sz w:val="18"/>
                <w:szCs w:val="18"/>
              </w:rPr>
              <w:t>.</w:t>
            </w:r>
            <w:r>
              <w:rPr>
                <w:sz w:val="18"/>
                <w:szCs w:val="18"/>
              </w:rPr>
              <w:t>png</w:t>
            </w:r>
          </w:p>
        </w:tc>
      </w:tr>
      <w:tr w:rsidRPr="00E04233" w:rsidR="00C2052B" w:rsidTr="00C27B8F" w14:paraId="470EECF3" w14:textId="77777777">
        <w:tc>
          <w:tcPr>
            <w:tcW w:w="2341" w:type="dxa"/>
          </w:tcPr>
          <w:p w:rsidRPr="00E04233" w:rsidR="00C2052B" w:rsidP="00C27B8F" w:rsidRDefault="00C2052B" w14:paraId="2BCFA228" w14:textId="77777777">
            <w:pPr>
              <w:pStyle w:val="Compact"/>
              <w:rPr>
                <w:sz w:val="18"/>
                <w:szCs w:val="18"/>
              </w:rPr>
            </w:pPr>
            <w:r w:rsidRPr="00E04233">
              <w:rPr>
                <w:sz w:val="18"/>
                <w:szCs w:val="18"/>
              </w:rPr>
              <w:t>##Source</w:t>
            </w:r>
          </w:p>
        </w:tc>
        <w:tc>
          <w:tcPr>
            <w:tcW w:w="7009" w:type="dxa"/>
          </w:tcPr>
          <w:p w:rsidRPr="00E04233" w:rsidR="00C2052B" w:rsidP="00C27B8F" w:rsidRDefault="00C2052B" w14:paraId="578C93CC" w14:textId="77777777">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Pr="00E04233" w:rsidR="00C2052B" w:rsidTr="00020F21" w14:paraId="08FEE8B6" w14:textId="77777777">
        <w:tc>
          <w:tcPr>
            <w:tcW w:w="2341" w:type="dxa"/>
          </w:tcPr>
          <w:p w:rsidRPr="00E04233" w:rsidR="00C2052B" w:rsidP="00C27B8F" w:rsidRDefault="00C2052B" w14:paraId="22A4F913" w14:textId="77777777">
            <w:pPr>
              <w:pStyle w:val="Compact"/>
              <w:rPr>
                <w:sz w:val="18"/>
                <w:szCs w:val="18"/>
              </w:rPr>
            </w:pPr>
            <w:r w:rsidRPr="00E04233">
              <w:rPr>
                <w:sz w:val="18"/>
                <w:szCs w:val="18"/>
              </w:rPr>
              <w:t>##Author</w:t>
            </w:r>
          </w:p>
        </w:tc>
        <w:tc>
          <w:tcPr>
            <w:tcW w:w="7009" w:type="dxa"/>
          </w:tcPr>
          <w:p w:rsidRPr="00E04233" w:rsidR="00C2052B" w:rsidP="00C27B8F" w:rsidRDefault="00C2052B" w14:paraId="2DF41CBA"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C2052B" w:rsidTr="00C27B8F" w14:paraId="390A8793" w14:textId="77777777">
        <w:tc>
          <w:tcPr>
            <w:tcW w:w="2341" w:type="dxa"/>
          </w:tcPr>
          <w:p w:rsidRPr="00E04233" w:rsidR="00C2052B" w:rsidP="00C27B8F" w:rsidRDefault="00C2052B" w14:paraId="36323921" w14:textId="77777777">
            <w:pPr>
              <w:pStyle w:val="Compact"/>
              <w:rPr>
                <w:sz w:val="18"/>
                <w:szCs w:val="18"/>
              </w:rPr>
            </w:pPr>
            <w:r w:rsidRPr="00E04233">
              <w:rPr>
                <w:sz w:val="18"/>
                <w:szCs w:val="18"/>
              </w:rPr>
              <w:t>##Alt-text</w:t>
            </w:r>
          </w:p>
        </w:tc>
        <w:tc>
          <w:tcPr>
            <w:tcW w:w="7009" w:type="dxa"/>
          </w:tcPr>
          <w:p w:rsidRPr="00E04233" w:rsidR="00C2052B" w:rsidP="00C27B8F" w:rsidRDefault="00C2052B" w14:paraId="3FC66481" w14:textId="072EE5FD">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rsidR="00AD024F" w:rsidP="002E37C1" w:rsidRDefault="00AD024F" w14:paraId="0C08E56D" w14:textId="77777777">
      <w:pPr>
        <w:pStyle w:val="BodyText"/>
      </w:pPr>
    </w:p>
    <w:p w:rsidR="00934A04" w:rsidP="00C75D4C" w:rsidRDefault="00E10C28" w14:paraId="1F32909A" w14:textId="6CE5ADB2">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rsidR="00A46EC8" w:rsidP="002E37C1" w:rsidRDefault="00A46EC8" w14:paraId="5AB416AF" w14:textId="77777777">
      <w:pPr>
        <w:pStyle w:val="BodyText"/>
      </w:pPr>
    </w:p>
    <w:p w:rsidRPr="00E04233" w:rsidR="00934A04" w:rsidP="00934A04" w:rsidRDefault="00934A04" w14:paraId="7577C424" w14:textId="49B0E4EA">
      <w:pPr>
        <w:pStyle w:val="Caption"/>
      </w:pPr>
      <w:bookmarkStart w:name="_Toc187994031" w:id="4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A46EC8" w:rsidR="0066003B">
        <w:t xml:space="preserve"> </w:t>
      </w:r>
      <w:r w:rsidRPr="00A46EC8" w:rsidR="00A46EC8">
        <w:t>Enabling bookmarks to be shown in MS Word</w:t>
      </w:r>
      <w:r w:rsidRPr="00A46EC8">
        <w:t>.</w:t>
      </w:r>
      <w:bookmarkEnd w:id="48"/>
    </w:p>
    <w:p w:rsidRPr="00E04233" w:rsidR="00934A04" w:rsidP="00934A04" w:rsidRDefault="00D45ED9" w14:paraId="0EACA233" w14:textId="58F91711">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934A04" w:rsidTr="00020F21" w14:paraId="12AA95EC" w14:textId="77777777">
        <w:tc>
          <w:tcPr>
            <w:tcW w:w="2341" w:type="dxa"/>
          </w:tcPr>
          <w:p w:rsidRPr="00E04233" w:rsidR="00934A04" w:rsidP="00C27B8F" w:rsidRDefault="00934A04" w14:paraId="0FD74197" w14:textId="77777777">
            <w:pPr>
              <w:pStyle w:val="Compact"/>
              <w:rPr>
                <w:sz w:val="18"/>
                <w:szCs w:val="18"/>
              </w:rPr>
            </w:pPr>
            <w:r w:rsidRPr="00E04233">
              <w:rPr>
                <w:sz w:val="18"/>
                <w:szCs w:val="18"/>
              </w:rPr>
              <w:t>##Digital-input</w:t>
            </w:r>
          </w:p>
        </w:tc>
        <w:tc>
          <w:tcPr>
            <w:tcW w:w="7009" w:type="dxa"/>
          </w:tcPr>
          <w:p w:rsidRPr="00E04233" w:rsidR="00934A04" w:rsidP="00C27B8F" w:rsidRDefault="00934A04" w14:paraId="4FFC0722" w14:textId="59DA169B">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21125879" w14:textId="77777777">
        <w:tc>
          <w:tcPr>
            <w:tcW w:w="2341" w:type="dxa"/>
          </w:tcPr>
          <w:p w:rsidRPr="00E04233" w:rsidR="00934A04" w:rsidP="00C27B8F" w:rsidRDefault="00934A04" w14:paraId="354627CC" w14:textId="77777777">
            <w:pPr>
              <w:pStyle w:val="Compact"/>
              <w:rPr>
                <w:sz w:val="18"/>
                <w:szCs w:val="18"/>
              </w:rPr>
            </w:pPr>
            <w:r w:rsidRPr="00E04233">
              <w:rPr>
                <w:sz w:val="18"/>
                <w:szCs w:val="18"/>
              </w:rPr>
              <w:t>##Paper-input</w:t>
            </w:r>
          </w:p>
        </w:tc>
        <w:tc>
          <w:tcPr>
            <w:tcW w:w="7009" w:type="dxa"/>
          </w:tcPr>
          <w:p w:rsidRPr="00E04233" w:rsidR="00934A04" w:rsidP="00C27B8F" w:rsidRDefault="00934A04" w14:paraId="5F718544" w14:textId="1EA20D34">
            <w:pPr>
              <w:pStyle w:val="Compact"/>
              <w:rPr>
                <w:sz w:val="18"/>
                <w:szCs w:val="18"/>
              </w:rPr>
            </w:pPr>
            <w:r w:rsidRPr="00E04233">
              <w:rPr>
                <w:sz w:val="18"/>
                <w:szCs w:val="18"/>
              </w:rPr>
              <w:t>./assets/02_introduction_to_docx/</w:t>
            </w:r>
            <w:r w:rsidRPr="00934A04">
              <w:rPr>
                <w:sz w:val="18"/>
                <w:szCs w:val="18"/>
              </w:rPr>
              <w:t>show-bookmarks-option.png</w:t>
            </w:r>
          </w:p>
        </w:tc>
      </w:tr>
      <w:tr w:rsidRPr="00E04233" w:rsidR="00934A04" w:rsidTr="00C27B8F" w14:paraId="4365C500" w14:textId="77777777">
        <w:tc>
          <w:tcPr>
            <w:tcW w:w="2341" w:type="dxa"/>
          </w:tcPr>
          <w:p w:rsidRPr="00E04233" w:rsidR="00934A04" w:rsidP="00C27B8F" w:rsidRDefault="00934A04" w14:paraId="57D8DA78" w14:textId="77777777">
            <w:pPr>
              <w:pStyle w:val="Compact"/>
              <w:rPr>
                <w:sz w:val="18"/>
                <w:szCs w:val="18"/>
              </w:rPr>
            </w:pPr>
            <w:r w:rsidRPr="00E04233">
              <w:rPr>
                <w:sz w:val="18"/>
                <w:szCs w:val="18"/>
              </w:rPr>
              <w:t>##Source</w:t>
            </w:r>
          </w:p>
        </w:tc>
        <w:tc>
          <w:tcPr>
            <w:tcW w:w="7009" w:type="dxa"/>
          </w:tcPr>
          <w:p w:rsidRPr="00E04233" w:rsidR="00934A04" w:rsidP="00C27B8F" w:rsidRDefault="00E647DD" w14:paraId="3542167F" w14:textId="385ECF28">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Pr="00E04233" w:rsidR="00934A04" w:rsidTr="00020F21" w14:paraId="6DE3227C" w14:textId="77777777">
        <w:tc>
          <w:tcPr>
            <w:tcW w:w="2341" w:type="dxa"/>
          </w:tcPr>
          <w:p w:rsidRPr="00E04233" w:rsidR="00934A04" w:rsidP="00C27B8F" w:rsidRDefault="00934A04" w14:paraId="32437A0D" w14:textId="77777777">
            <w:pPr>
              <w:pStyle w:val="Compact"/>
              <w:rPr>
                <w:sz w:val="18"/>
                <w:szCs w:val="18"/>
              </w:rPr>
            </w:pPr>
            <w:r w:rsidRPr="00E04233">
              <w:rPr>
                <w:sz w:val="18"/>
                <w:szCs w:val="18"/>
              </w:rPr>
              <w:t>##Author</w:t>
            </w:r>
          </w:p>
        </w:tc>
        <w:tc>
          <w:tcPr>
            <w:tcW w:w="7009" w:type="dxa"/>
          </w:tcPr>
          <w:p w:rsidRPr="00E04233" w:rsidR="00934A04" w:rsidP="00C27B8F" w:rsidRDefault="00934A04" w14:paraId="61AE1186"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34A04" w:rsidTr="00C27B8F" w14:paraId="0677AFEE" w14:textId="77777777">
        <w:tc>
          <w:tcPr>
            <w:tcW w:w="2341" w:type="dxa"/>
          </w:tcPr>
          <w:p w:rsidRPr="00E04233" w:rsidR="00934A04" w:rsidP="00C27B8F" w:rsidRDefault="00934A04" w14:paraId="3DAEE2F6" w14:textId="77777777">
            <w:pPr>
              <w:pStyle w:val="Compact"/>
              <w:rPr>
                <w:sz w:val="18"/>
                <w:szCs w:val="18"/>
              </w:rPr>
            </w:pPr>
            <w:r w:rsidRPr="00E04233">
              <w:rPr>
                <w:sz w:val="18"/>
                <w:szCs w:val="18"/>
              </w:rPr>
              <w:t>##Alt-text</w:t>
            </w:r>
          </w:p>
        </w:tc>
        <w:tc>
          <w:tcPr>
            <w:tcW w:w="7009" w:type="dxa"/>
          </w:tcPr>
          <w:p w:rsidRPr="00E04233" w:rsidR="00934A04" w:rsidP="00C27B8F" w:rsidRDefault="00E647DD" w14:paraId="7945D134" w14:textId="77D7F723">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rsidR="00934A04" w:rsidP="002E37C1" w:rsidRDefault="00934A04" w14:paraId="5E80277D" w14:textId="77777777">
      <w:pPr>
        <w:pStyle w:val="BodyText"/>
      </w:pPr>
    </w:p>
    <w:p w:rsidR="00C2052B" w:rsidP="00C2052B" w:rsidRDefault="00C2052B" w14:paraId="03791C1A" w14:textId="2B0F5A46">
      <w:pPr>
        <w:pStyle w:val="Heading4"/>
      </w:pPr>
      <w:r>
        <w:t>Linking To A Bookmark</w:t>
      </w:r>
    </w:p>
    <w:p w:rsidR="00C2052B" w:rsidP="00CA27BD" w:rsidRDefault="00986B38" w14:paraId="6F1A1CF0" w14:textId="1954014B">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Pr="00500506" w:rsidR="0027268F">
        <w:fldChar w:fldCharType="begin"/>
      </w:r>
      <w:r w:rsidRPr="00500506" w:rsidR="0027268F">
        <w:instrText xml:space="preserve"> REF _Ref186656970 \h  \* MERGEFORMAT </w:instrText>
      </w:r>
      <w:r w:rsidRPr="00500506" w:rsidR="0027268F">
        <w:fldChar w:fldCharType="separate"/>
      </w:r>
      <w:r w:rsidRPr="00500506" w:rsidR="0027268F">
        <w:t xml:space="preserve">Figure </w:t>
      </w:r>
      <w:r w:rsidRPr="00500506" w:rsidR="0027268F">
        <w:rPr>
          <w:noProof/>
        </w:rPr>
        <w:t>3</w:t>
      </w:r>
      <w:r w:rsidRPr="00500506" w:rsidR="0027268F">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rsidR="00AD024F" w:rsidP="002E37C1" w:rsidRDefault="00AD024F" w14:paraId="3162F129" w14:textId="77777777">
      <w:pPr>
        <w:pStyle w:val="BodyText"/>
      </w:pPr>
    </w:p>
    <w:p w:rsidR="00704C55" w:rsidP="00724C07" w:rsidRDefault="00D7598C" w14:paraId="2261ACB8" w14:textId="4E1E0E7D">
      <w:pPr>
        <w:pStyle w:val="BodyText"/>
        <w:jc w:val="both"/>
      </w:pPr>
      <w:r>
        <w:t xml:space="preserve">Here is an implementation example: see this </w:t>
      </w:r>
      <w:hyperlink w:history="1" w:anchor="advancedElementsInMSWord" r:id="rId28">
        <w:r w:rsidRPr="002063FA" w:rsidR="002063FA">
          <w:rPr>
            <w:rStyle w:val="Hyperlink"/>
          </w:rPr>
          <w:t>link to a chapter about digital-specific elements of a manuscript</w:t>
        </w:r>
      </w:hyperlink>
      <w:r w:rsidR="005123D3">
        <w:t>, which in reality is a link to a bookmark in that file.</w:t>
      </w:r>
    </w:p>
    <w:p w:rsidR="00603D5B" w:rsidP="002E37C1" w:rsidRDefault="00603D5B" w14:paraId="7ADE81E0" w14:textId="77777777">
      <w:pPr>
        <w:pStyle w:val="BodyText"/>
      </w:pPr>
    </w:p>
    <w:p w:rsidRPr="00E04233" w:rsidR="002E37C1" w:rsidP="002E37C1" w:rsidRDefault="002E37C1" w14:paraId="1CA8BE2E"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w:t>
      </w:r>
      <w:r>
        <w:rPr>
          <w:rFonts w:ascii="Consolas" w:hAnsi="Consolas" w:eastAsia="Times New Roman" w:cs="Courier New"/>
          <w:color w:val="1F2328"/>
          <w:sz w:val="20"/>
          <w:szCs w:val="20"/>
        </w:rPr>
        <w:t>warning</w:t>
      </w:r>
      <w:r w:rsidRPr="00E04233">
        <w:rPr>
          <w:rFonts w:ascii="Consolas" w:hAnsi="Consolas" w:eastAsia="Times New Roman" w:cs="Courier New"/>
          <w:color w:val="1F2328"/>
          <w:sz w:val="20"/>
          <w:szCs w:val="20"/>
        </w:rPr>
        <w:t>}</w:t>
      </w:r>
      <w:r w:rsidRPr="00E04233">
        <w:br/>
      </w:r>
      <w:r>
        <w:t>Renaming your files will break all bookmarks referring to that file.</w:t>
      </w:r>
      <w:r w:rsidRPr="00E04233">
        <w:br/>
      </w:r>
      <w:r w:rsidRPr="00E04233">
        <w:rPr>
          <w:rFonts w:ascii="Consolas" w:hAnsi="Consolas" w:eastAsia="Times New Roman" w:cs="Courier New"/>
          <w:color w:val="1F2328"/>
          <w:sz w:val="20"/>
          <w:szCs w:val="20"/>
        </w:rPr>
        <w:t>:::</w:t>
      </w:r>
    </w:p>
    <w:p w:rsidRPr="00E04233" w:rsidR="002E37C1" w:rsidP="002E37C1" w:rsidRDefault="002E37C1" w14:paraId="1094B891" w14:textId="77777777">
      <w:pPr>
        <w:pStyle w:val="BodyText"/>
      </w:pPr>
    </w:p>
    <w:p w:rsidRPr="00E04233" w:rsidR="00B73A92" w:rsidP="0042198D" w:rsidRDefault="00B73A92" w14:paraId="2A960FF1" w14:textId="77777777">
      <w:pPr>
        <w:pStyle w:val="Heading3"/>
      </w:pPr>
      <w:r w:rsidRPr="00E04233">
        <w:t>Generate Table Of Figures</w:t>
      </w:r>
    </w:p>
    <w:p w:rsidRPr="00E04233" w:rsidR="00B73A92" w:rsidP="00B73A92" w:rsidRDefault="00B73A92" w14:paraId="59EE637F" w14:textId="77777777">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rsidRPr="00E04233" w:rsidR="00B73A92" w:rsidP="00B73A92" w:rsidRDefault="00B73A92" w14:paraId="296BDBE6" w14:textId="77777777">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rsidRPr="00E04233" w:rsidR="00B73A92" w:rsidP="00B73A92" w:rsidRDefault="00B73A92" w14:paraId="29DFDB73" w14:textId="77777777">
      <w:pPr>
        <w:pStyle w:val="BodyText"/>
        <w:jc w:val="both"/>
      </w:pPr>
      <w:r w:rsidRPr="00E04233">
        <w:t>A window should appear where you can select options for your table of figures. We recommend, however, to always disable showing page numbers. You should also always use hyperlinks instead of page numbers.</w:t>
      </w:r>
    </w:p>
    <w:p w:rsidRPr="00E04233" w:rsidR="008C2397" w:rsidP="003B11D2" w:rsidRDefault="003B11D2" w14:paraId="2ACD35B4" w14:textId="0E45E8B9">
      <w:pPr>
        <w:pStyle w:val="Caption"/>
      </w:pPr>
      <w:bookmarkStart w:name="_Toc187994032" w:id="4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0</w:t>
      </w:r>
      <w:r w:rsidRPr="00E04233">
        <w:rPr>
          <w:b/>
          <w:bCs/>
        </w:rPr>
        <w:fldChar w:fldCharType="end"/>
      </w:r>
      <w:r w:rsidRPr="00E04233">
        <w:rPr>
          <w:b/>
          <w:bCs/>
        </w:rPr>
        <w:t>:</w:t>
      </w:r>
      <w:r w:rsidRPr="00E04233">
        <w:t xml:space="preserve"> Table of figures window.</w:t>
      </w:r>
      <w:bookmarkEnd w:id="49"/>
    </w:p>
    <w:p w:rsidRPr="00E04233" w:rsidR="00B73A92" w:rsidP="00B73A92" w:rsidRDefault="00B73A92" w14:paraId="0BF29CE7" w14:textId="77777777">
      <w:pPr>
        <w:pStyle w:val="BodyText"/>
        <w:jc w:val="center"/>
      </w:pPr>
      <w:r w:rsidRPr="00E04233">
        <w:rPr>
          <w:noProof/>
        </w:rPr>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FB6E36" w:rsidTr="00020F21" w14:paraId="744CCC1D" w14:textId="77777777">
        <w:tc>
          <w:tcPr>
            <w:tcW w:w="2341" w:type="dxa"/>
          </w:tcPr>
          <w:p w:rsidRPr="00E04233" w:rsidR="00FB6E36" w:rsidP="00E826F7" w:rsidRDefault="00FB6E36" w14:paraId="58612F6B" w14:textId="77777777">
            <w:pPr>
              <w:pStyle w:val="Compact"/>
              <w:rPr>
                <w:sz w:val="18"/>
                <w:szCs w:val="18"/>
              </w:rPr>
            </w:pPr>
            <w:r w:rsidRPr="00E04233">
              <w:rPr>
                <w:sz w:val="18"/>
                <w:szCs w:val="18"/>
              </w:rPr>
              <w:t>##Digital-input</w:t>
            </w:r>
          </w:p>
        </w:tc>
        <w:tc>
          <w:tcPr>
            <w:tcW w:w="7009" w:type="dxa"/>
          </w:tcPr>
          <w:p w:rsidRPr="00E04233" w:rsidR="00FB6E36" w:rsidP="00E826F7" w:rsidRDefault="00FB6E36" w14:paraId="2364FD0E" w14:textId="1E11397E">
            <w:pPr>
              <w:pStyle w:val="Compact"/>
              <w:rPr>
                <w:sz w:val="18"/>
                <w:szCs w:val="18"/>
              </w:rPr>
            </w:pPr>
            <w:r w:rsidRPr="00E04233">
              <w:rPr>
                <w:sz w:val="18"/>
                <w:szCs w:val="18"/>
              </w:rPr>
              <w:t>./assets/02_introduction_to_docx/table-of-figures-window.png</w:t>
            </w:r>
          </w:p>
        </w:tc>
      </w:tr>
      <w:tr w:rsidRPr="00E04233" w:rsidR="00FB6E36" w:rsidTr="00E826F7" w14:paraId="4FF27451" w14:textId="77777777">
        <w:tc>
          <w:tcPr>
            <w:tcW w:w="2341" w:type="dxa"/>
          </w:tcPr>
          <w:p w:rsidRPr="00E04233" w:rsidR="00FB6E36" w:rsidP="00E826F7" w:rsidRDefault="00FB6E36" w14:paraId="413F600F" w14:textId="77777777">
            <w:pPr>
              <w:pStyle w:val="Compact"/>
              <w:rPr>
                <w:sz w:val="18"/>
                <w:szCs w:val="18"/>
              </w:rPr>
            </w:pPr>
            <w:r w:rsidRPr="00E04233">
              <w:rPr>
                <w:sz w:val="18"/>
                <w:szCs w:val="18"/>
              </w:rPr>
              <w:t>##Paper-input</w:t>
            </w:r>
          </w:p>
        </w:tc>
        <w:tc>
          <w:tcPr>
            <w:tcW w:w="7009" w:type="dxa"/>
          </w:tcPr>
          <w:p w:rsidRPr="00E04233" w:rsidR="00FB6E36" w:rsidP="00E826F7" w:rsidRDefault="00FB6E36" w14:paraId="3754EC1A" w14:textId="15D74FDF">
            <w:pPr>
              <w:pStyle w:val="Compact"/>
              <w:rPr>
                <w:sz w:val="18"/>
                <w:szCs w:val="18"/>
              </w:rPr>
            </w:pPr>
            <w:r w:rsidRPr="00E04233">
              <w:rPr>
                <w:sz w:val="18"/>
                <w:szCs w:val="18"/>
              </w:rPr>
              <w:t>./assets/02_introduction_to_docx/table-of-figures-window.png</w:t>
            </w:r>
          </w:p>
        </w:tc>
      </w:tr>
      <w:tr w:rsidRPr="00E04233" w:rsidR="00FB6E36" w:rsidTr="00E826F7" w14:paraId="2CAC892C" w14:textId="77777777">
        <w:tc>
          <w:tcPr>
            <w:tcW w:w="2341" w:type="dxa"/>
          </w:tcPr>
          <w:p w:rsidRPr="00E04233" w:rsidR="00FB6E36" w:rsidP="00E826F7" w:rsidRDefault="00FB6E36" w14:paraId="23651D39" w14:textId="77777777">
            <w:pPr>
              <w:pStyle w:val="Compact"/>
              <w:rPr>
                <w:sz w:val="18"/>
                <w:szCs w:val="18"/>
              </w:rPr>
            </w:pPr>
            <w:r w:rsidRPr="00E04233">
              <w:rPr>
                <w:sz w:val="18"/>
                <w:szCs w:val="18"/>
              </w:rPr>
              <w:t>##Source</w:t>
            </w:r>
          </w:p>
        </w:tc>
        <w:tc>
          <w:tcPr>
            <w:tcW w:w="7009" w:type="dxa"/>
          </w:tcPr>
          <w:p w:rsidRPr="00E04233" w:rsidR="00FB6E36" w:rsidP="00E826F7" w:rsidRDefault="00FB6E36" w14:paraId="791EC65B" w14:textId="3829BBC5">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652306">
              <w:rPr>
                <w:rFonts w:eastAsia="Times New Roman" w:cstheme="majorHAnsi"/>
                <w:sz w:val="18"/>
                <w:szCs w:val="18"/>
              </w:rPr>
              <w:t>Table of Figures</w:t>
            </w:r>
            <w:r w:rsidRPr="00E04233">
              <w:rPr>
                <w:rFonts w:eastAsia="Times New Roman" w:cstheme="majorHAnsi"/>
                <w:sz w:val="18"/>
                <w:szCs w:val="18"/>
              </w:rPr>
              <w:t>” feature of MS Word</w:t>
            </w:r>
          </w:p>
        </w:tc>
      </w:tr>
      <w:tr w:rsidRPr="00E04233" w:rsidR="00FB6E36" w:rsidTr="00020F21" w14:paraId="6F55FE0C" w14:textId="77777777">
        <w:tc>
          <w:tcPr>
            <w:tcW w:w="2341" w:type="dxa"/>
          </w:tcPr>
          <w:p w:rsidRPr="00E04233" w:rsidR="00FB6E36" w:rsidP="00E826F7" w:rsidRDefault="00FB6E36" w14:paraId="7217170D" w14:textId="77777777">
            <w:pPr>
              <w:pStyle w:val="Compact"/>
              <w:rPr>
                <w:sz w:val="18"/>
                <w:szCs w:val="18"/>
              </w:rPr>
            </w:pPr>
            <w:r w:rsidRPr="00E04233">
              <w:rPr>
                <w:sz w:val="18"/>
                <w:szCs w:val="18"/>
              </w:rPr>
              <w:t>##Author</w:t>
            </w:r>
          </w:p>
        </w:tc>
        <w:tc>
          <w:tcPr>
            <w:tcW w:w="7009" w:type="dxa"/>
          </w:tcPr>
          <w:p w:rsidRPr="00E04233" w:rsidR="00FB6E36" w:rsidP="00E826F7" w:rsidRDefault="00FB6E36" w14:paraId="7ADC4528"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FB6E36" w:rsidTr="00E826F7" w14:paraId="6B09C42E" w14:textId="77777777">
        <w:tc>
          <w:tcPr>
            <w:tcW w:w="2341" w:type="dxa"/>
          </w:tcPr>
          <w:p w:rsidRPr="00E04233" w:rsidR="00FB6E36" w:rsidP="00E826F7" w:rsidRDefault="00FB6E36" w14:paraId="51000F90" w14:textId="77777777">
            <w:pPr>
              <w:pStyle w:val="Compact"/>
              <w:rPr>
                <w:sz w:val="18"/>
                <w:szCs w:val="18"/>
              </w:rPr>
            </w:pPr>
            <w:r w:rsidRPr="00E04233">
              <w:rPr>
                <w:sz w:val="18"/>
                <w:szCs w:val="18"/>
              </w:rPr>
              <w:t>##Alt-text</w:t>
            </w:r>
          </w:p>
        </w:tc>
        <w:tc>
          <w:tcPr>
            <w:tcW w:w="7009" w:type="dxa"/>
          </w:tcPr>
          <w:p w:rsidRPr="00E04233" w:rsidR="00FB6E36" w:rsidP="00E826F7" w:rsidRDefault="00FB6E36" w14:paraId="0A61F53C" w14:textId="37F861F2">
            <w:pPr>
              <w:pStyle w:val="Compact"/>
              <w:rPr>
                <w:rFonts w:cstheme="majorHAnsi"/>
                <w:sz w:val="18"/>
                <w:szCs w:val="18"/>
              </w:rPr>
            </w:pPr>
            <w:r w:rsidRPr="00E04233">
              <w:rPr>
                <w:rFonts w:eastAsia="Times New Roman" w:cstheme="majorHAnsi"/>
                <w:sz w:val="18"/>
                <w:szCs w:val="18"/>
              </w:rPr>
              <w:t>“</w:t>
            </w:r>
            <w:r w:rsidRPr="00E04233" w:rsidR="00652306">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rsidRPr="00E04233" w:rsidR="00FB6E36" w:rsidP="00FB6E36" w:rsidRDefault="00FB6E36" w14:paraId="21947BE1" w14:textId="77777777">
      <w:pPr>
        <w:pStyle w:val="BodyText"/>
      </w:pPr>
    </w:p>
    <w:p w:rsidRPr="00E04233" w:rsidR="00B73A92" w:rsidP="00B73A92" w:rsidRDefault="00B73A92" w14:paraId="757A0063" w14:textId="77777777">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rsidRPr="00E04233" w:rsidR="00B73A92" w:rsidP="0042198D" w:rsidRDefault="6211BA61" w14:paraId="646DD830" w14:textId="02D795BB">
      <w:pPr>
        <w:pStyle w:val="Heading4"/>
      </w:pPr>
      <w:r>
        <w:t>Exemplary Table Of Figures Used In This Publication</w:t>
      </w:r>
    </w:p>
    <w:p w:rsidR="00A71F7A" w:rsidRDefault="00B73A92" w14:paraId="506A0A81" w14:textId="284D2DD8">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history="1" w:anchor="_Toc187994022">
        <w:r w:rsidRPr="004E7BA3" w:rsidR="00A71F7A">
          <w:rPr>
            <w:rStyle w:val="Hyperlink"/>
            <w:b/>
            <w:bCs/>
            <w:iCs/>
            <w:noProof/>
          </w:rPr>
          <w:t>Figure 1:</w:t>
        </w:r>
        <w:r w:rsidRPr="004E7BA3" w:rsidR="00A71F7A">
          <w:rPr>
            <w:rStyle w:val="Hyperlink"/>
            <w:iCs/>
            <w:noProof/>
          </w:rPr>
          <w:t xml:space="preserve"> How to select a MS Word style.</w:t>
        </w:r>
      </w:hyperlink>
    </w:p>
    <w:p w:rsidR="00A71F7A" w:rsidRDefault="00A71F7A" w14:paraId="0F21C790" w14:textId="627C374F">
      <w:pPr>
        <w:pStyle w:val="TableofFigures"/>
        <w:tabs>
          <w:tab w:val="right" w:leader="dot" w:pos="9350"/>
        </w:tabs>
        <w:rPr>
          <w:rFonts w:eastAsiaTheme="minorEastAsia"/>
          <w:noProof/>
          <w:kern w:val="2"/>
          <w:lang w:val="pl-PL" w:eastAsia="ja-JP"/>
          <w14:ligatures w14:val="standardContextual"/>
        </w:rPr>
      </w:pPr>
      <w:hyperlink w:history="1" w:anchor="_Toc187994023">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rsidR="00A71F7A" w:rsidRDefault="00A71F7A" w14:paraId="1DF1AAD8" w14:textId="31CE171A">
      <w:pPr>
        <w:pStyle w:val="TableofFigures"/>
        <w:tabs>
          <w:tab w:val="right" w:leader="dot" w:pos="9350"/>
        </w:tabs>
        <w:rPr>
          <w:rFonts w:eastAsiaTheme="minorEastAsia"/>
          <w:noProof/>
          <w:kern w:val="2"/>
          <w:lang w:val="pl-PL" w:eastAsia="ja-JP"/>
          <w14:ligatures w14:val="standardContextual"/>
        </w:rPr>
      </w:pPr>
      <w:hyperlink w:history="1" w:anchor="_Toc187994024">
        <w:r w:rsidRPr="004E7BA3">
          <w:rPr>
            <w:rStyle w:val="Hyperlink"/>
            <w:b/>
            <w:bCs/>
            <w:noProof/>
          </w:rPr>
          <w:t>Figure 3:</w:t>
        </w:r>
        <w:r w:rsidRPr="004E7BA3">
          <w:rPr>
            <w:rStyle w:val="Hyperlink"/>
            <w:noProof/>
          </w:rPr>
          <w:t xml:space="preserve"> Inserting a hyperlink in MS Word.</w:t>
        </w:r>
      </w:hyperlink>
    </w:p>
    <w:p w:rsidR="00A71F7A" w:rsidRDefault="00A71F7A" w14:paraId="5B33D78A" w14:textId="5760938B">
      <w:pPr>
        <w:pStyle w:val="TableofFigures"/>
        <w:tabs>
          <w:tab w:val="right" w:leader="dot" w:pos="9350"/>
        </w:tabs>
        <w:rPr>
          <w:rFonts w:eastAsiaTheme="minorEastAsia"/>
          <w:noProof/>
          <w:kern w:val="2"/>
          <w:lang w:val="pl-PL" w:eastAsia="ja-JP"/>
          <w14:ligatures w14:val="standardContextual"/>
        </w:rPr>
      </w:pPr>
      <w:hyperlink w:history="1" w:anchor="_Toc187994025">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rsidR="00A71F7A" w:rsidRDefault="00A71F7A" w14:paraId="6EE0B660" w14:textId="0D1C580B">
      <w:pPr>
        <w:pStyle w:val="TableofFigures"/>
        <w:tabs>
          <w:tab w:val="right" w:leader="dot" w:pos="9350"/>
        </w:tabs>
        <w:rPr>
          <w:rFonts w:eastAsiaTheme="minorEastAsia"/>
          <w:noProof/>
          <w:kern w:val="2"/>
          <w:lang w:val="pl-PL" w:eastAsia="ja-JP"/>
          <w14:ligatures w14:val="standardContextual"/>
        </w:rPr>
      </w:pPr>
      <w:hyperlink w:history="1" w:anchor="_Toc187994026">
        <w:r w:rsidRPr="004E7BA3">
          <w:rPr>
            <w:rStyle w:val="Hyperlink"/>
            <w:b/>
            <w:bCs/>
            <w:noProof/>
          </w:rPr>
          <w:t>Figure 5:</w:t>
        </w:r>
        <w:r w:rsidRPr="004E7BA3">
          <w:rPr>
            <w:rStyle w:val="Hyperlink"/>
            <w:noProof/>
          </w:rPr>
          <w:t xml:space="preserve"> How to insert a caption.</w:t>
        </w:r>
      </w:hyperlink>
    </w:p>
    <w:p w:rsidR="00A71F7A" w:rsidRDefault="00A71F7A" w14:paraId="3DC17AA2" w14:textId="71C4351E">
      <w:pPr>
        <w:pStyle w:val="TableofFigures"/>
        <w:tabs>
          <w:tab w:val="right" w:leader="dot" w:pos="9350"/>
        </w:tabs>
        <w:rPr>
          <w:rFonts w:eastAsiaTheme="minorEastAsia"/>
          <w:noProof/>
          <w:kern w:val="2"/>
          <w:lang w:val="pl-PL" w:eastAsia="ja-JP"/>
          <w14:ligatures w14:val="standardContextual"/>
        </w:rPr>
      </w:pPr>
      <w:hyperlink w:history="1" w:anchor="_Toc187994027">
        <w:r w:rsidRPr="004E7BA3">
          <w:rPr>
            <w:rStyle w:val="Hyperlink"/>
            <w:b/>
            <w:bCs/>
            <w:noProof/>
          </w:rPr>
          <w:t>Figure 6:</w:t>
        </w:r>
        <w:r w:rsidRPr="004E7BA3">
          <w:rPr>
            <w:rStyle w:val="Hyperlink"/>
            <w:noProof/>
          </w:rPr>
          <w:t xml:space="preserve"> Caption window in MS Word.</w:t>
        </w:r>
      </w:hyperlink>
    </w:p>
    <w:p w:rsidR="00A71F7A" w:rsidRDefault="00A71F7A" w14:paraId="428A7922" w14:textId="3F2A3D29">
      <w:pPr>
        <w:pStyle w:val="TableofFigures"/>
        <w:tabs>
          <w:tab w:val="right" w:leader="dot" w:pos="9350"/>
        </w:tabs>
        <w:rPr>
          <w:rFonts w:eastAsiaTheme="minorEastAsia"/>
          <w:noProof/>
          <w:kern w:val="2"/>
          <w:lang w:val="pl-PL" w:eastAsia="ja-JP"/>
          <w14:ligatures w14:val="standardContextual"/>
        </w:rPr>
      </w:pPr>
      <w:hyperlink w:history="1" w:anchor="_Toc187994028">
        <w:r w:rsidRPr="004E7BA3">
          <w:rPr>
            <w:rStyle w:val="Hyperlink"/>
            <w:b/>
            <w:bCs/>
            <w:noProof/>
          </w:rPr>
          <w:t>Figure 8:</w:t>
        </w:r>
        <w:r w:rsidRPr="004E7BA3">
          <w:rPr>
            <w:rStyle w:val="Hyperlink"/>
            <w:noProof/>
          </w:rPr>
          <w:t xml:space="preserve"> How to insert a cross-reference.</w:t>
        </w:r>
      </w:hyperlink>
    </w:p>
    <w:p w:rsidR="00A71F7A" w:rsidRDefault="00A71F7A" w14:paraId="5555F6DA" w14:textId="0BF6547B">
      <w:pPr>
        <w:pStyle w:val="TableofFigures"/>
        <w:tabs>
          <w:tab w:val="right" w:leader="dot" w:pos="9350"/>
        </w:tabs>
        <w:rPr>
          <w:rFonts w:eastAsiaTheme="minorEastAsia"/>
          <w:noProof/>
          <w:kern w:val="2"/>
          <w:lang w:val="pl-PL" w:eastAsia="ja-JP"/>
          <w14:ligatures w14:val="standardContextual"/>
        </w:rPr>
      </w:pPr>
      <w:hyperlink w:history="1" w:anchor="_Toc187994029">
        <w:r w:rsidRPr="004E7BA3">
          <w:rPr>
            <w:rStyle w:val="Hyperlink"/>
            <w:b/>
            <w:bCs/>
            <w:noProof/>
          </w:rPr>
          <w:t>Figure 9:</w:t>
        </w:r>
        <w:r w:rsidRPr="004E7BA3">
          <w:rPr>
            <w:rStyle w:val="Hyperlink"/>
            <w:noProof/>
          </w:rPr>
          <w:t xml:space="preserve"> Cross-reference window.</w:t>
        </w:r>
      </w:hyperlink>
    </w:p>
    <w:p w:rsidR="00A71F7A" w:rsidRDefault="00A71F7A" w14:paraId="5DEBD971" w14:textId="0402003B">
      <w:pPr>
        <w:pStyle w:val="TableofFigures"/>
        <w:tabs>
          <w:tab w:val="right" w:leader="dot" w:pos="9350"/>
        </w:tabs>
        <w:rPr>
          <w:rFonts w:eastAsiaTheme="minorEastAsia"/>
          <w:noProof/>
          <w:kern w:val="2"/>
          <w:lang w:val="pl-PL" w:eastAsia="ja-JP"/>
          <w14:ligatures w14:val="standardContextual"/>
        </w:rPr>
      </w:pPr>
      <w:hyperlink w:history="1" w:anchor="_Toc187994030">
        <w:r w:rsidRPr="004E7BA3">
          <w:rPr>
            <w:rStyle w:val="Hyperlink"/>
            <w:b/>
            <w:bCs/>
            <w:noProof/>
          </w:rPr>
          <w:t>Figure 8:</w:t>
        </w:r>
        <w:r w:rsidRPr="004E7BA3">
          <w:rPr>
            <w:rStyle w:val="Hyperlink"/>
            <w:noProof/>
          </w:rPr>
          <w:t xml:space="preserve"> How to add a bookmark.</w:t>
        </w:r>
      </w:hyperlink>
    </w:p>
    <w:p w:rsidR="00A71F7A" w:rsidRDefault="00A71F7A" w14:paraId="3C01B27F" w14:textId="42EE8B61">
      <w:pPr>
        <w:pStyle w:val="TableofFigures"/>
        <w:tabs>
          <w:tab w:val="right" w:leader="dot" w:pos="9350"/>
        </w:tabs>
        <w:rPr>
          <w:rFonts w:eastAsiaTheme="minorEastAsia"/>
          <w:noProof/>
          <w:kern w:val="2"/>
          <w:lang w:val="pl-PL" w:eastAsia="ja-JP"/>
          <w14:ligatures w14:val="standardContextual"/>
        </w:rPr>
      </w:pPr>
      <w:hyperlink w:history="1" w:anchor="_Toc187994031">
        <w:r w:rsidRPr="004E7BA3">
          <w:rPr>
            <w:rStyle w:val="Hyperlink"/>
            <w:b/>
            <w:bCs/>
            <w:noProof/>
          </w:rPr>
          <w:t>Figure 8:</w:t>
        </w:r>
        <w:r w:rsidRPr="004E7BA3">
          <w:rPr>
            <w:rStyle w:val="Hyperlink"/>
            <w:noProof/>
          </w:rPr>
          <w:t xml:space="preserve"> Enabling bookmarks to be shown in MS Word.</w:t>
        </w:r>
      </w:hyperlink>
    </w:p>
    <w:p w:rsidR="00A71F7A" w:rsidRDefault="00A71F7A" w14:paraId="282981F0" w14:textId="62B055AB">
      <w:pPr>
        <w:pStyle w:val="TableofFigures"/>
        <w:tabs>
          <w:tab w:val="right" w:leader="dot" w:pos="9350"/>
        </w:tabs>
        <w:rPr>
          <w:rFonts w:eastAsiaTheme="minorEastAsia"/>
          <w:noProof/>
          <w:kern w:val="2"/>
          <w:lang w:val="pl-PL" w:eastAsia="ja-JP"/>
          <w14:ligatures w14:val="standardContextual"/>
        </w:rPr>
      </w:pPr>
      <w:hyperlink w:history="1" w:anchor="_Toc187994032">
        <w:r w:rsidRPr="004E7BA3">
          <w:rPr>
            <w:rStyle w:val="Hyperlink"/>
            <w:b/>
            <w:bCs/>
            <w:noProof/>
          </w:rPr>
          <w:t>Figure 10:</w:t>
        </w:r>
        <w:r w:rsidRPr="004E7BA3">
          <w:rPr>
            <w:rStyle w:val="Hyperlink"/>
            <w:noProof/>
          </w:rPr>
          <w:t xml:space="preserve"> Table of figures window.</w:t>
        </w:r>
      </w:hyperlink>
    </w:p>
    <w:p w:rsidR="00A71F7A" w:rsidRDefault="00A71F7A" w14:paraId="5B6A98D2" w14:textId="49884529">
      <w:pPr>
        <w:pStyle w:val="TableofFigures"/>
        <w:tabs>
          <w:tab w:val="right" w:leader="dot" w:pos="9350"/>
        </w:tabs>
        <w:rPr>
          <w:rFonts w:eastAsiaTheme="minorEastAsia"/>
          <w:noProof/>
          <w:kern w:val="2"/>
          <w:lang w:val="pl-PL" w:eastAsia="ja-JP"/>
          <w14:ligatures w14:val="standardContextual"/>
        </w:rPr>
      </w:pPr>
      <w:hyperlink w:history="1" w:anchor="_Toc187994033">
        <w:r w:rsidRPr="004E7BA3">
          <w:rPr>
            <w:rStyle w:val="Hyperlink"/>
            <w:b/>
            <w:bCs/>
            <w:noProof/>
          </w:rPr>
          <w:t>Figure 11:</w:t>
        </w:r>
        <w:r w:rsidRPr="004E7BA3">
          <w:rPr>
            <w:rStyle w:val="Hyperlink"/>
            <w:noProof/>
          </w:rPr>
          <w:t xml:space="preserve"> Inserting a caption directly in MS Word.</w:t>
        </w:r>
      </w:hyperlink>
    </w:p>
    <w:p w:rsidR="00A71F7A" w:rsidRDefault="00A71F7A" w14:paraId="237598D1" w14:textId="1625404A">
      <w:pPr>
        <w:pStyle w:val="TableofFigures"/>
        <w:tabs>
          <w:tab w:val="right" w:leader="dot" w:pos="9350"/>
        </w:tabs>
        <w:rPr>
          <w:rFonts w:eastAsiaTheme="minorEastAsia"/>
          <w:noProof/>
          <w:kern w:val="2"/>
          <w:lang w:val="pl-PL" w:eastAsia="ja-JP"/>
          <w14:ligatures w14:val="standardContextual"/>
        </w:rPr>
      </w:pPr>
      <w:hyperlink w:history="1" w:anchor="_Toc187994034">
        <w:r w:rsidRPr="004E7BA3">
          <w:rPr>
            <w:rStyle w:val="Hyperlink"/>
            <w:b/>
            <w:bCs/>
            <w:noProof/>
          </w:rPr>
          <w:t>Figure 12:</w:t>
        </w:r>
        <w:r w:rsidRPr="004E7BA3">
          <w:rPr>
            <w:rStyle w:val="Hyperlink"/>
            <w:noProof/>
          </w:rPr>
          <w:t xml:space="preserve"> Zotero plugin installed in MS Word.</w:t>
        </w:r>
      </w:hyperlink>
    </w:p>
    <w:p w:rsidR="00A71F7A" w:rsidRDefault="00A71F7A" w14:paraId="71744C4F" w14:textId="1EFAD46E">
      <w:pPr>
        <w:pStyle w:val="TableofFigures"/>
        <w:tabs>
          <w:tab w:val="right" w:leader="dot" w:pos="9350"/>
        </w:tabs>
        <w:rPr>
          <w:rFonts w:eastAsiaTheme="minorEastAsia"/>
          <w:noProof/>
          <w:kern w:val="2"/>
          <w:lang w:val="pl-PL" w:eastAsia="ja-JP"/>
          <w14:ligatures w14:val="standardContextual"/>
        </w:rPr>
      </w:pPr>
      <w:hyperlink w:history="1" w:anchor="_Toc187994035">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rsidRPr="00E04233" w:rsidR="00B73A92" w:rsidP="00B73A92" w:rsidRDefault="00B73A92" w14:paraId="555DA109" w14:textId="15A0705B">
      <w:pPr>
        <w:pStyle w:val="BodyText"/>
        <w:jc w:val="both"/>
      </w:pPr>
      <w:r w:rsidRPr="00E04233">
        <w:rPr>
          <w:i/>
          <w:iCs/>
        </w:rPr>
        <w:fldChar w:fldCharType="end"/>
      </w:r>
    </w:p>
    <w:p w:rsidRPr="00E04233" w:rsidR="00B73A92" w:rsidP="00B73A92" w:rsidRDefault="00B73A92" w14:paraId="03F7BDC0" w14:textId="7777777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rPr>
          <w:rFonts w:ascii="Consolas" w:hAnsi="Consolas" w:eastAsia="Times New Roman" w:cs="Courier New"/>
          <w:color w:val="1F2328"/>
          <w:sz w:val="20"/>
          <w:szCs w:val="20"/>
        </w:rPr>
        <w:br/>
      </w:r>
      <w:r w:rsidRPr="00E04233">
        <w:t>Remember to update the table of figures after finishing writing and adding new items. The software will not update your table of figures for you.</w:t>
      </w:r>
      <w:r w:rsidRPr="00E04233">
        <w:br/>
      </w:r>
      <w:r w:rsidRPr="00E04233">
        <w:t xml:space="preserve">To update, you can </w:t>
      </w:r>
      <w:r w:rsidRPr="00E04233">
        <w:rPr>
          <w:b/>
          <w:bCs/>
        </w:rPr>
        <w:t>right-click on the table and select “Update field”</w:t>
      </w:r>
      <w:r w:rsidRPr="00E04233">
        <w:t>.</w:t>
      </w:r>
      <w:r w:rsidRPr="00E04233">
        <w:br/>
      </w:r>
      <w:r w:rsidRPr="00E04233">
        <w:rPr>
          <w:rFonts w:ascii="Consolas" w:hAnsi="Consolas" w:eastAsia="Times New Roman" w:cs="Courier New"/>
          <w:color w:val="1F2328"/>
          <w:sz w:val="20"/>
          <w:szCs w:val="20"/>
        </w:rPr>
        <w:t>:::</w:t>
      </w:r>
    </w:p>
    <w:p w:rsidRPr="00E04233" w:rsidR="00B73A92" w:rsidP="00B73A92" w:rsidRDefault="00B73A92" w14:paraId="52371C4E" w14:textId="77777777">
      <w:pPr>
        <w:pStyle w:val="BodyText"/>
        <w:jc w:val="both"/>
      </w:pPr>
    </w:p>
    <w:p w:rsidRPr="00E04233" w:rsidR="003F0A70" w:rsidP="003F0A70" w:rsidRDefault="003F0A70" w14:paraId="1FF034AB" w14:textId="79738BFA">
      <w:r w:rsidRPr="00E04233">
        <w:br w:type="page"/>
      </w:r>
    </w:p>
    <w:p w:rsidRPr="00E04233" w:rsidR="002C397A" w:rsidRDefault="00EE1DD5" w14:paraId="404E45FC" w14:textId="3D2DC520">
      <w:pPr>
        <w:pStyle w:val="Heading2"/>
      </w:pPr>
      <w:r w:rsidRPr="00E04233">
        <w:t>Headers</w:t>
      </w:r>
      <w:bookmarkEnd w:id="5"/>
    </w:p>
    <w:p w:rsidRPr="00E04233" w:rsidR="006A3EF6" w:rsidP="00926964" w:rsidRDefault="006A3EF6" w14:paraId="20F62F34" w14:textId="4DEE494F">
      <w:pPr>
        <w:pStyle w:val="FirstParagraph"/>
        <w:jc w:val="both"/>
      </w:pPr>
      <w:bookmarkStart w:name="Xbc1492f107cb272525779c8d74d821bf987fece" w:id="50"/>
      <w:r w:rsidRPr="00E04233">
        <w:t>Your manuscript should be subdivided into sections (and, if necessary, subsections). These sections should be labeled with headings. Please do not use capitals.</w:t>
      </w:r>
    </w:p>
    <w:p w:rsidRPr="00E04233" w:rsidR="008C71B8" w:rsidP="00020F21" w:rsidRDefault="006A3EF6" w14:paraId="4EDAC45D" w14:textId="497F39E2">
      <w:pPr>
        <w:pStyle w:val="BodyText"/>
        <w:jc w:val="both"/>
      </w:pPr>
      <w:r w:rsidRPr="00E04233">
        <w:t xml:space="preserve">Headings and contribution titles should be succinct (approximately 80-100 characters) and </w:t>
      </w:r>
      <w:r w:rsidRPr="00E04233" w:rsidR="1489E55C">
        <w:t>expressive and</w:t>
      </w:r>
      <w:r w:rsidRPr="00E04233">
        <w:t xml:space="preserve"> should not </w:t>
      </w:r>
      <w:r w:rsidRPr="00E04233" w:rsidR="327728CB">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Pr="00E04233" w:rsidR="008C71B8">
        <w:rPr>
          <w:rStyle w:val="CommentReference"/>
        </w:rPr>
        <w:commentReference w:id="51"/>
      </w:r>
      <w:commentRangeEnd w:id="52"/>
      <w:r w:rsidRPr="00E04233" w:rsidR="00350446">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Pr="00E04233" w:rsidR="008C71B8">
        <w:t>manuscript.</w:t>
      </w:r>
      <w:r w:rsidRPr="00E04233" w:rsidR="005A12BF">
        <w:t xml:space="preserve"> </w:t>
      </w:r>
      <w:r w:rsidRPr="00E04233" w:rsidR="001A0DAF">
        <w:t>Use the following MS Word styles</w:t>
      </w:r>
      <w:r w:rsidRPr="00E04233" w:rsidR="00E3506A">
        <w:t xml:space="preserve"> for headings in your work (e.g. for chapter titles, section headings, subsection heading, etc.)</w:t>
      </w:r>
      <w:r w:rsidRPr="00E04233" w:rsidR="00A81E99">
        <w:t>:</w:t>
      </w:r>
    </w:p>
    <w:p w:rsidRPr="00E04233" w:rsidR="00952A59" w:rsidDel="008C71B8" w:rsidP="00020F21" w:rsidRDefault="00952A59" w14:paraId="06C7312C" w14:textId="7AA2B16E">
      <w:pPr>
        <w:pStyle w:val="BodyText"/>
      </w:pPr>
    </w:p>
    <w:p w:rsidRPr="00E04233" w:rsidR="002C397A" w:rsidRDefault="00E8724C" w14:paraId="701E3D19" w14:textId="5DE4BFBC">
      <w:pPr>
        <w:pStyle w:val="Heading1"/>
      </w:pPr>
      <w:r>
        <w:t xml:space="preserve">Example Of </w:t>
      </w:r>
      <w:r w:rsidRPr="00E04233" w:rsidR="00E3506A">
        <w:t xml:space="preserve">Heading </w:t>
      </w:r>
      <w:r w:rsidRPr="00E04233" w:rsidR="00CB122C">
        <w:t xml:space="preserve">1 </w:t>
      </w:r>
      <w:r>
        <w:t>(</w:t>
      </w:r>
      <w:r w:rsidRPr="00E04233" w:rsidR="00CB122C">
        <w:t>Title</w:t>
      </w:r>
      <w:bookmarkEnd w:id="50"/>
      <w:commentRangeStart w:id="53"/>
      <w:commentRangeStart w:id="54"/>
      <w:commentRangeEnd w:id="53"/>
      <w:r w:rsidRPr="00E04233" w:rsidR="008C71B8">
        <w:rPr>
          <w:rStyle w:val="CommentReference"/>
          <w:rFonts w:asciiTheme="minorHAnsi" w:hAnsiTheme="minorHAnsi" w:eastAsiaTheme="minorHAnsi" w:cstheme="minorBidi"/>
          <w:b w:val="0"/>
          <w:bCs w:val="0"/>
          <w:color w:val="auto"/>
        </w:rPr>
        <w:commentReference w:id="53"/>
      </w:r>
      <w:commentRangeEnd w:id="54"/>
      <w:r w:rsidRPr="00E04233" w:rsidR="008735D0">
        <w:rPr>
          <w:rStyle w:val="CommentReference"/>
          <w:rFonts w:asciiTheme="minorHAnsi" w:hAnsiTheme="minorHAnsi" w:eastAsiaTheme="minorHAnsi" w:cstheme="minorBidi"/>
          <w:b w:val="0"/>
          <w:bCs w:val="0"/>
          <w:color w:val="auto"/>
        </w:rPr>
        <w:commentReference w:id="54"/>
      </w:r>
      <w:r>
        <w:t>)</w:t>
      </w:r>
    </w:p>
    <w:p w:rsidRPr="00E04233" w:rsidR="002C397A" w:rsidRDefault="00E8724C" w14:paraId="531ADB05" w14:textId="0BA75249">
      <w:pPr>
        <w:pStyle w:val="Heading2"/>
      </w:pPr>
      <w:bookmarkStart w:name="chapter-1-second-header" w:id="55"/>
      <w:r>
        <w:t xml:space="preserve">Example Of </w:t>
      </w:r>
      <w:r w:rsidRPr="00E04233" w:rsidR="00E3506A">
        <w:t>Heading 2</w:t>
      </w:r>
      <w:bookmarkEnd w:id="55"/>
    </w:p>
    <w:p w:rsidRPr="00E04233" w:rsidR="002C397A" w:rsidRDefault="00E8724C" w14:paraId="4851413B" w14:textId="5A94B9A5">
      <w:pPr>
        <w:pStyle w:val="Heading3"/>
      </w:pPr>
      <w:r>
        <w:t xml:space="preserve">Example Of </w:t>
      </w:r>
      <w:r w:rsidRPr="00E04233" w:rsidR="00E3506A">
        <w:t>Heading 3</w:t>
      </w:r>
    </w:p>
    <w:p w:rsidRPr="00E04233" w:rsidR="002C397A" w:rsidRDefault="00E8724C" w14:paraId="70405C48" w14:textId="49B6E554">
      <w:pPr>
        <w:pStyle w:val="Heading4"/>
      </w:pPr>
      <w:r>
        <w:t xml:space="preserve">Example Of </w:t>
      </w:r>
      <w:r w:rsidRPr="00E04233" w:rsidR="00E3506A">
        <w:t>Heading 4</w:t>
      </w:r>
    </w:p>
    <w:p w:rsidRPr="00E04233" w:rsidR="002C397A" w:rsidRDefault="00E8724C" w14:paraId="70212CEA" w14:textId="7C8B0744">
      <w:pPr>
        <w:pStyle w:val="Heading5"/>
      </w:pPr>
      <w:r>
        <w:t xml:space="preserve">Example Of </w:t>
      </w:r>
      <w:r w:rsidRPr="00E04233" w:rsidR="00E3506A">
        <w:t>Heading 5</w:t>
      </w:r>
    </w:p>
    <w:p w:rsidRPr="00E04233" w:rsidR="002C397A" w:rsidRDefault="00067DFF" w14:paraId="43C50977" w14:textId="06321EE1">
      <w:pPr>
        <w:pStyle w:val="FirstParagraph"/>
      </w:pPr>
      <w:r w:rsidRPr="00E04233">
        <w:t>Note that t</w:t>
      </w:r>
      <w:r w:rsidRPr="00E04233" w:rsidR="00E3506A">
        <w:t>here is no heading 6.</w:t>
      </w:r>
    </w:p>
    <w:p w:rsidRPr="00E04233" w:rsidR="00C12555" w:rsidP="00020F21" w:rsidRDefault="00C12555" w14:paraId="13840459" w14:textId="7BB9252F">
      <w:pPr>
        <w:pStyle w:val="BodyText"/>
        <w:jc w:val="both"/>
      </w:pPr>
      <w:r w:rsidRPr="00E04233">
        <w:t xml:space="preserve">Every </w:t>
      </w:r>
      <w:r w:rsidRPr="00E04233" w:rsidR="00FA1323">
        <w:t>.docx file</w:t>
      </w:r>
      <w:r w:rsidRPr="00E04233">
        <w:t xml:space="preserve"> should open with “Heading 1”</w:t>
      </w:r>
      <w:r w:rsidRPr="00E04233" w:rsidR="00FA1323">
        <w:t xml:space="preserve"> as the title of </w:t>
      </w:r>
      <w:r w:rsidRPr="00E04233" w:rsidR="007F2159">
        <w:t>this part of the book</w:t>
      </w:r>
      <w:r w:rsidRPr="00E04233">
        <w:t>. There shouldn’t be more than one Heading 1 per file.</w:t>
      </w:r>
    </w:p>
    <w:p w:rsidRPr="00E04233" w:rsidR="008C71B8" w:rsidP="00020F21" w:rsidRDefault="008C71B8" w14:paraId="4CFCCFD4" w14:textId="1CA22577">
      <w:pPr>
        <w:pStyle w:val="BodyText"/>
        <w:jc w:val="both"/>
      </w:pPr>
      <w:r w:rsidRPr="00E04233">
        <w:t xml:space="preserve">Please pay attention to always include at least two sections on the same hierarchy level of headings: </w:t>
      </w:r>
    </w:p>
    <w:p w:rsidRPr="00E04233" w:rsidR="008C71B8" w:rsidP="005B2BC2" w:rsidRDefault="008C71B8" w14:paraId="5BB2A615" w14:textId="59BAF1A8">
      <w:pPr>
        <w:pStyle w:val="BodyText"/>
        <w:numPr>
          <w:ilvl w:val="0"/>
          <w:numId w:val="37"/>
        </w:numPr>
        <w:jc w:val="both"/>
      </w:pPr>
      <w:r w:rsidRPr="00E04233">
        <w:t>Heading 1</w:t>
      </w:r>
    </w:p>
    <w:p w:rsidRPr="00E04233" w:rsidR="008C71B8" w:rsidP="005B2BC2" w:rsidRDefault="008C71B8" w14:paraId="0B16DBC2" w14:textId="13B44C9F">
      <w:pPr>
        <w:pStyle w:val="BodyText"/>
        <w:numPr>
          <w:ilvl w:val="1"/>
          <w:numId w:val="37"/>
        </w:numPr>
        <w:jc w:val="both"/>
      </w:pPr>
      <w:r w:rsidRPr="00E04233">
        <w:t>1st Heading 2</w:t>
      </w:r>
    </w:p>
    <w:p w:rsidRPr="00E04233" w:rsidR="008C71B8" w:rsidP="005B2BC2" w:rsidRDefault="008C71B8" w14:paraId="245761C4" w14:textId="18245F8A">
      <w:pPr>
        <w:pStyle w:val="BodyText"/>
        <w:numPr>
          <w:ilvl w:val="1"/>
          <w:numId w:val="37"/>
        </w:numPr>
        <w:jc w:val="both"/>
      </w:pPr>
      <w:r w:rsidRPr="00E04233">
        <w:t>2nd Heading 2</w:t>
      </w:r>
    </w:p>
    <w:p w:rsidRPr="00E04233" w:rsidR="008C71B8" w:rsidP="005B2BC2" w:rsidRDefault="008C71B8" w14:paraId="4C34B914" w14:textId="68654C13">
      <w:pPr>
        <w:pStyle w:val="BodyText"/>
        <w:numPr>
          <w:ilvl w:val="2"/>
          <w:numId w:val="37"/>
        </w:numPr>
        <w:jc w:val="both"/>
      </w:pPr>
      <w:r w:rsidRPr="00E04233">
        <w:t>1st Heading 3</w:t>
      </w:r>
    </w:p>
    <w:p w:rsidRPr="00E04233" w:rsidR="008C71B8" w:rsidP="005B2BC2" w:rsidRDefault="008C71B8" w14:paraId="1705E179" w14:textId="237189FC">
      <w:pPr>
        <w:pStyle w:val="BodyText"/>
        <w:numPr>
          <w:ilvl w:val="2"/>
          <w:numId w:val="37"/>
        </w:numPr>
        <w:jc w:val="both"/>
      </w:pPr>
      <w:r w:rsidRPr="00E04233">
        <w:t>2nd Heading 3</w:t>
      </w:r>
    </w:p>
    <w:p w:rsidRPr="00E04233" w:rsidR="008C71B8" w:rsidP="005B2BC2" w:rsidRDefault="008C71B8" w14:paraId="14CE6E5C" w14:textId="5E03A149">
      <w:pPr>
        <w:pStyle w:val="BodyText"/>
        <w:numPr>
          <w:ilvl w:val="1"/>
          <w:numId w:val="37"/>
        </w:numPr>
        <w:jc w:val="both"/>
      </w:pPr>
      <w:r w:rsidRPr="00E04233">
        <w:t>3rd Heading 2</w:t>
      </w:r>
    </w:p>
    <w:p w:rsidRPr="00E04233" w:rsidR="00067DFF" w:rsidP="00067DFF" w:rsidRDefault="00067DFF" w14:paraId="1B15CA8A" w14:textId="77777777">
      <w:pPr>
        <w:pStyle w:val="BodyText"/>
      </w:pPr>
    </w:p>
    <w:p w:rsidRPr="00E04233" w:rsidR="008C71B8" w:rsidP="00020F21" w:rsidRDefault="008C71B8" w14:paraId="5E584B67" w14:textId="77777777">
      <w:pPr>
        <w:pStyle w:val="BodyText"/>
        <w:jc w:val="both"/>
      </w:pPr>
      <w:r w:rsidRPr="00E04233">
        <w:t>Please do not add footnotes to headlines; instead place them within or at the end of the following paragraph.</w:t>
      </w:r>
    </w:p>
    <w:p w:rsidRPr="00E04233" w:rsidR="008C71B8" w:rsidP="00067DFF" w:rsidRDefault="008C71B8" w14:paraId="26E5FF0E" w14:textId="77777777">
      <w:pPr>
        <w:pStyle w:val="BodyText"/>
      </w:pPr>
    </w:p>
    <w:p w:rsidRPr="00E04233" w:rsidR="002C397A" w:rsidRDefault="00B45D17" w14:paraId="65D8FB9C" w14:textId="487A4FF9">
      <w:pPr>
        <w:pStyle w:val="Heading2"/>
      </w:pPr>
      <w:r w:rsidRPr="00E04233">
        <w:t xml:space="preserve">Styling </w:t>
      </w:r>
      <w:r w:rsidRPr="00E04233" w:rsidR="00CB122C">
        <w:t>Body Of Text</w:t>
      </w:r>
    </w:p>
    <w:p w:rsidRPr="00E04233" w:rsidR="002C397A" w:rsidRDefault="00EE1DD5" w14:paraId="50396D68" w14:textId="77777777">
      <w:pPr>
        <w:pStyle w:val="Heading3"/>
      </w:pPr>
      <w:bookmarkStart w:name="paragraphs" w:id="56"/>
      <w:r w:rsidRPr="00E04233">
        <w:t>Paragraphs</w:t>
      </w:r>
      <w:bookmarkEnd w:id="56"/>
    </w:p>
    <w:p w:rsidRPr="00E04233" w:rsidR="00067DFF" w:rsidP="00926964" w:rsidRDefault="006A3EF6" w14:paraId="4D6BEB6B" w14:textId="6027CB8D">
      <w:pPr>
        <w:pStyle w:val="FirstParagraph"/>
        <w:jc w:val="both"/>
      </w:pPr>
      <w:r w:rsidRPr="00E04233">
        <w:t xml:space="preserve">A block of text not styled with one of the styles included in </w:t>
      </w:r>
      <w:r w:rsidRPr="00E04233" w:rsidR="0099177C">
        <w:fldChar w:fldCharType="begin"/>
      </w:r>
      <w:r w:rsidRPr="00E04233" w:rsidR="0099177C">
        <w:instrText xml:space="preserve"> REF _Ref168392886 \h </w:instrText>
      </w:r>
      <w:r w:rsidRPr="00E04233" w:rsidR="00E04233">
        <w:instrText xml:space="preserve"> \* MERGEFORMAT </w:instrText>
      </w:r>
      <w:r w:rsidRPr="00E04233" w:rsidR="0099177C">
        <w:fldChar w:fldCharType="separate"/>
      </w:r>
      <w:r w:rsidRPr="00E04233" w:rsidR="00A94C10">
        <w:t xml:space="preserve">Table </w:t>
      </w:r>
      <w:r w:rsidRPr="00E04233" w:rsidR="00A94C10">
        <w:rPr>
          <w:noProof/>
        </w:rPr>
        <w:t>1</w:t>
      </w:r>
      <w:r w:rsidRPr="00E04233" w:rsidR="00A94C10">
        <w:t xml:space="preserve">: </w:t>
      </w:r>
      <w:r w:rsidRPr="00E04233" w:rsidR="0099177C">
        <w:fldChar w:fldCharType="end"/>
      </w:r>
      <w:r w:rsidRPr="00E04233">
        <w:t xml:space="preserve"> will be by default rendered as a paragraph. We recommend however using the </w:t>
      </w:r>
      <w:r w:rsidRPr="00E04233" w:rsidR="00067DFF">
        <w:t>“Body Text”</w:t>
      </w:r>
      <w:r w:rsidRPr="00E04233">
        <w:t xml:space="preserve"> style to avoid unnecessary errors</w:t>
      </w:r>
      <w:r w:rsidRPr="00E04233" w:rsidR="00067DFF">
        <w:t>.</w:t>
      </w:r>
    </w:p>
    <w:p w:rsidRPr="00E04233" w:rsidR="006A3EF6" w:rsidP="006A3EF6" w:rsidRDefault="006A3EF6" w14:paraId="3F3955C3" w14:textId="0A0BA319">
      <w:pPr>
        <w:pStyle w:val="BodyText"/>
        <w:ind w:firstLine="720"/>
      </w:pPr>
      <w:r w:rsidRPr="00E04233">
        <w:t>Please do not indent paragraphs.</w:t>
      </w:r>
    </w:p>
    <w:p w:rsidRPr="00E04233" w:rsidR="006A3EF6" w:rsidP="006A3EF6" w:rsidRDefault="006A3EF6" w14:paraId="774B3296" w14:textId="77777777">
      <w:pPr>
        <w:pStyle w:val="BodyText"/>
      </w:pPr>
    </w:p>
    <w:p w:rsidRPr="00E04233" w:rsidR="00B45D17" w:rsidP="00B45D17" w:rsidRDefault="00B45D17" w14:paraId="029BE577" w14:textId="5F40571E">
      <w:pPr>
        <w:pStyle w:val="Heading3"/>
      </w:pPr>
      <w:r w:rsidRPr="00E04233">
        <w:t>Typography</w:t>
      </w:r>
    </w:p>
    <w:p w:rsidRPr="00E04233" w:rsidR="00B45D17" w:rsidP="00B45D17" w:rsidRDefault="00B45D17" w14:paraId="1D8F65D3" w14:textId="0B46B440">
      <w:pPr>
        <w:pStyle w:val="FirstParagraph"/>
      </w:pPr>
      <w:r w:rsidRPr="00E04233">
        <w:t>Currently, we support the following font formatting:</w:t>
      </w:r>
    </w:p>
    <w:p w:rsidRPr="00020F21" w:rsidR="008C71B8" w:rsidP="00020F21" w:rsidRDefault="00B45D17" w14:paraId="71F9EE6B" w14:textId="71B8BF27">
      <w:pPr>
        <w:pStyle w:val="BodyText"/>
        <w:jc w:val="both"/>
        <w:rPr>
          <w:rFonts w:ascii="Tahoma" w:hAnsi="Tahoma" w:eastAsia="Calibri" w:cs="Tahoma"/>
          <w:color w:val="000000"/>
          <w:sz w:val="21"/>
          <w:szCs w:val="21"/>
        </w:rPr>
      </w:pPr>
      <w:r w:rsidRPr="00E04233">
        <w:rPr>
          <w:i/>
          <w:iCs/>
        </w:rPr>
        <w:t>Italics</w:t>
      </w:r>
      <w:r w:rsidRPr="00E04233" w:rsidR="008C71B8">
        <w:rPr>
          <w:i/>
          <w:iCs/>
        </w:rPr>
        <w:t xml:space="preserve"> </w:t>
      </w:r>
      <w:r w:rsidRPr="00020F21" w:rsidR="008C71B8">
        <w:t>should be used for</w:t>
      </w:r>
      <w:r w:rsidRPr="00E04233" w:rsidR="008C71B8">
        <w:t xml:space="preserve"> </w:t>
      </w:r>
      <w:r w:rsidRPr="00020F21" w:rsidR="008C71B8">
        <w:t>foreign-language expressions</w:t>
      </w:r>
      <w:r w:rsidRPr="00E04233" w:rsidR="008C71B8">
        <w:t xml:space="preserve"> as well as for t</w:t>
      </w:r>
      <w:r w:rsidRPr="00020F21" w:rsidR="008C71B8">
        <w:t>itles of books, published documents, newspapers, and journals</w:t>
      </w:r>
      <w:r w:rsidRPr="00E04233" w:rsidR="008C71B8">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rsidRPr="00020F21" w:rsidR="00B45D17" w:rsidP="00B45D17" w:rsidRDefault="00B45D17" w14:paraId="00680BDA" w14:textId="2611D4EC">
      <w:pPr>
        <w:pStyle w:val="BodyText"/>
      </w:pPr>
      <w:r w:rsidRPr="00E04233">
        <w:rPr>
          <w:b/>
          <w:bCs/>
        </w:rPr>
        <w:t>Bolded</w:t>
      </w:r>
      <w:r w:rsidRPr="00020F21">
        <w:t xml:space="preserve"> text</w:t>
      </w:r>
      <w:r w:rsidRPr="00020F21" w:rsidR="008C71B8">
        <w:t xml:space="preserve"> should be avoided.</w:t>
      </w:r>
    </w:p>
    <w:p w:rsidRPr="00E04233" w:rsidR="00B45D17" w:rsidP="00B45D17" w:rsidRDefault="00B45D17" w14:paraId="675B56B6" w14:textId="0AF48A32">
      <w:pPr>
        <w:pStyle w:val="BodyText"/>
      </w:pPr>
      <w:r w:rsidRPr="00E04233">
        <w:t>Subscript (e.g. H</w:t>
      </w:r>
      <w:r w:rsidRPr="00E04233">
        <w:rPr>
          <w:vertAlign w:val="subscript"/>
        </w:rPr>
        <w:t>2</w:t>
      </w:r>
      <w:r w:rsidRPr="00E04233">
        <w:t>O).</w:t>
      </w:r>
    </w:p>
    <w:p w:rsidRPr="00E04233" w:rsidR="00B45D17" w:rsidP="00B45D17" w:rsidRDefault="00B45D17" w14:paraId="7E5C1808" w14:textId="0FB079B7">
      <w:pPr>
        <w:pStyle w:val="BodyText"/>
      </w:pPr>
      <w:r w:rsidRPr="00E04233">
        <w:t>Superscript (e.g. 11</w:t>
      </w:r>
      <w:r w:rsidRPr="00E04233">
        <w:rPr>
          <w:vertAlign w:val="superscript"/>
        </w:rPr>
        <w:t>th</w:t>
      </w:r>
      <w:r w:rsidRPr="00E04233">
        <w:t xml:space="preserve"> of November).</w:t>
      </w:r>
    </w:p>
    <w:p w:rsidRPr="00E04233" w:rsidR="008E3D9C" w:rsidP="00020F21" w:rsidRDefault="008E3D9C" w14:paraId="499666F1" w14:textId="2131D1D3">
      <w:pPr>
        <w:pStyle w:val="BodyText"/>
      </w:pPr>
    </w:p>
    <w:p w:rsidRPr="00E04233" w:rsidR="00827EDD" w:rsidP="00827EDD" w:rsidRDefault="00827EDD" w14:paraId="61285179" w14:textId="7B480E19">
      <w:pPr>
        <w:pStyle w:val="Heading2"/>
      </w:pPr>
      <w:r w:rsidRPr="00E04233">
        <w:t>Quotes</w:t>
      </w:r>
    </w:p>
    <w:p w:rsidRPr="00E04233" w:rsidR="008C71B8" w:rsidP="008C71B8" w:rsidRDefault="003633DB" w14:paraId="49E77423" w14:textId="6271B385">
      <w:pPr>
        <w:pStyle w:val="BlockText"/>
        <w:ind w:left="0" w:right="0"/>
        <w:jc w:val="both"/>
      </w:pPr>
      <w:r w:rsidRPr="00E04233">
        <w:t xml:space="preserve">When quoting a source, please make sure to faithfully transcribe spelling and punctuation. To add information or paraphrasing for clarity, use </w:t>
      </w:r>
      <w:r w:rsidRPr="00E04233" w:rsidR="0067476D">
        <w:t xml:space="preserve">square </w:t>
      </w:r>
      <w:r w:rsidRPr="00E04233">
        <w:t>brackets [ ]. To jump over a section of the source material, use ellipses [...].</w:t>
      </w:r>
    </w:p>
    <w:p w:rsidRPr="00E04233" w:rsidR="00C776BD" w:rsidRDefault="008C71B8" w14:paraId="7000A45B" w14:textId="77777777">
      <w:pPr>
        <w:pStyle w:val="BlockText"/>
        <w:ind w:left="0" w:right="0"/>
        <w:jc w:val="both"/>
      </w:pPr>
      <w:r w:rsidRPr="00E04233">
        <w:t xml:space="preserve">Short quotes (up to 60 words) should be integrated into the body text with quotation marks. </w:t>
      </w:r>
    </w:p>
    <w:p w:rsidRPr="00E04233" w:rsidR="003F0A70" w:rsidP="00020F21" w:rsidRDefault="008C71B8" w14:paraId="61813A41" w14:textId="5F67E245">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Pr="00E04233" w:rsidR="0027599A">
        <w:t>“Quote” MS Word style</w:t>
      </w:r>
      <w:r w:rsidRPr="00E04233" w:rsidR="005A14DC">
        <w:t xml:space="preserve"> to format a</w:t>
      </w:r>
      <w:r w:rsidRPr="00E04233">
        <w:t xml:space="preserve"> block</w:t>
      </w:r>
      <w:r w:rsidRPr="00E04233" w:rsidR="005A14DC">
        <w:t xml:space="preserve"> quotation</w:t>
      </w:r>
      <w:commentRangeEnd w:id="57"/>
      <w:r w:rsidRPr="00E04233">
        <w:rPr>
          <w:rStyle w:val="CommentReference"/>
        </w:rPr>
        <w:commentReference w:id="57"/>
      </w:r>
      <w:commentRangeEnd w:id="58"/>
      <w:r w:rsidRPr="00E04233" w:rsidR="00B4219B">
        <w:rPr>
          <w:rStyle w:val="CommentReference"/>
        </w:rPr>
        <w:commentReference w:id="58"/>
      </w:r>
      <w:r w:rsidRPr="00E04233" w:rsidR="007948C5">
        <w:t>:</w:t>
      </w:r>
      <w:r w:rsidRPr="00E04233" w:rsidR="003F0A70">
        <w:t xml:space="preserve"> </w:t>
      </w:r>
    </w:p>
    <w:p w:rsidRPr="00E04233" w:rsidR="007948C5" w:rsidP="005E1117" w:rsidRDefault="007948C5" w14:paraId="43980553" w14:textId="7D42FB76">
      <w:pPr>
        <w:pStyle w:val="Quote"/>
      </w:pPr>
      <w:r w:rsidRPr="00E04233">
        <w:t xml:space="preserve">Sometimes you </w:t>
      </w:r>
      <w:r w:rsidRPr="00E04233" w:rsidR="02476475">
        <w:t>must</w:t>
      </w:r>
      <w:r w:rsidRPr="00E04233">
        <w:t xml:space="preserve"> put a lot of manual work to automate something.</w:t>
      </w:r>
      <w:r w:rsidRPr="00E04233" w:rsidR="00C81FE4">
        <w:rPr>
          <w:rStyle w:val="FootnoteReference"/>
        </w:rPr>
        <w:footnoteReference w:id="2"/>
      </w:r>
    </w:p>
    <w:p w:rsidRPr="00E04233" w:rsidR="007948C5" w:rsidP="008C71B8" w:rsidRDefault="007948C5" w14:paraId="4DBD30CE" w14:textId="0DB5D8FA">
      <w:pPr>
        <w:pStyle w:val="Quote"/>
      </w:pPr>
    </w:p>
    <w:p w:rsidRPr="00E04233" w:rsidR="002C397A" w:rsidRDefault="00EE1DD5" w14:paraId="3A6EDEAF" w14:textId="646685EC">
      <w:pPr>
        <w:pStyle w:val="Heading2"/>
      </w:pPr>
      <w:bookmarkStart w:name="lists" w:id="59"/>
      <w:r w:rsidRPr="00E04233">
        <w:t>Lists</w:t>
      </w:r>
      <w:bookmarkEnd w:id="59"/>
    </w:p>
    <w:p w:rsidRPr="00E04233" w:rsidR="00841976" w:rsidP="00841976" w:rsidRDefault="00841976" w14:paraId="4C2C9E14" w14:textId="7A78610B">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rsidRPr="00E04233" w:rsidR="002C397A" w:rsidRDefault="00EE1DD5" w14:paraId="4A61AE53" w14:textId="713B4D57">
      <w:pPr>
        <w:pStyle w:val="Heading3"/>
      </w:pPr>
      <w:bookmarkStart w:name="bullet-list-marker" w:id="60"/>
      <w:r w:rsidRPr="00E04233">
        <w:t xml:space="preserve">Bullet </w:t>
      </w:r>
      <w:r w:rsidRPr="00E04233" w:rsidR="00CB122C">
        <w:t>List</w:t>
      </w:r>
      <w:bookmarkEnd w:id="60"/>
      <w:r w:rsidRPr="00E04233" w:rsidR="00CB122C">
        <w:t>s</w:t>
      </w:r>
    </w:p>
    <w:p w:rsidRPr="00E04233" w:rsidR="00353925" w:rsidP="00353925" w:rsidRDefault="00353925" w14:paraId="3FA0BB88" w14:textId="3FEE6AAA">
      <w:pPr>
        <w:pStyle w:val="FirstParagraph"/>
      </w:pPr>
      <w:r w:rsidRPr="00E04233">
        <w:t>We support non-ordered</w:t>
      </w:r>
      <w:r w:rsidRPr="00E04233" w:rsidR="00841976">
        <w:t xml:space="preserve"> bullet points</w:t>
      </w:r>
      <w:r w:rsidRPr="00E04233" w:rsidR="001A3AA4">
        <w:t>…</w:t>
      </w:r>
    </w:p>
    <w:p w:rsidRPr="00E04233" w:rsidR="002C397A" w:rsidRDefault="00841976" w14:paraId="12EBC5FD" w14:textId="3E23AAD5">
      <w:pPr>
        <w:pStyle w:val="Compact"/>
        <w:numPr>
          <w:ilvl w:val="0"/>
          <w:numId w:val="2"/>
        </w:numPr>
      </w:pPr>
      <w:r w:rsidRPr="00E04233">
        <w:t>First point</w:t>
      </w:r>
    </w:p>
    <w:p w:rsidRPr="00E04233" w:rsidR="002C397A" w:rsidP="00353925" w:rsidRDefault="00841976" w14:paraId="6BE89712" w14:textId="0319551D">
      <w:pPr>
        <w:pStyle w:val="Compact"/>
        <w:numPr>
          <w:ilvl w:val="0"/>
          <w:numId w:val="2"/>
        </w:numPr>
      </w:pPr>
      <w:r w:rsidRPr="00E04233">
        <w:t>Second point</w:t>
      </w:r>
    </w:p>
    <w:p w:rsidRPr="00E04233" w:rsidR="002C397A" w:rsidP="00841976" w:rsidRDefault="00841976" w14:paraId="5C62DACA" w14:textId="4D4EF5EA">
      <w:pPr>
        <w:pStyle w:val="Compact"/>
        <w:numPr>
          <w:ilvl w:val="0"/>
          <w:numId w:val="2"/>
        </w:numPr>
      </w:pPr>
      <w:r w:rsidRPr="00E04233">
        <w:t>Third point</w:t>
      </w:r>
    </w:p>
    <w:p w:rsidRPr="00E04233" w:rsidR="002C397A" w:rsidRDefault="00EE1DD5" w14:paraId="0850D859" w14:textId="57092688">
      <w:pPr>
        <w:pStyle w:val="Heading3"/>
      </w:pPr>
      <w:bookmarkStart w:name="ordered-list-marker" w:id="61"/>
      <w:r w:rsidRPr="00E04233">
        <w:t xml:space="preserve">Ordered </w:t>
      </w:r>
      <w:r w:rsidRPr="00E04233" w:rsidR="00CB122C">
        <w:t>List</w:t>
      </w:r>
      <w:bookmarkEnd w:id="61"/>
      <w:r w:rsidRPr="00E04233" w:rsidR="00CB122C">
        <w:t>s (Numbering)</w:t>
      </w:r>
    </w:p>
    <w:p w:rsidRPr="00E04233" w:rsidR="002C397A" w:rsidRDefault="001A3AA4" w14:paraId="20888423" w14:textId="16C3CE76">
      <w:pPr>
        <w:pStyle w:val="FirstParagraph"/>
      </w:pPr>
      <w:r w:rsidRPr="00E04233">
        <w:t>…as well as numbered lists.</w:t>
      </w:r>
    </w:p>
    <w:p w:rsidRPr="00E04233" w:rsidR="002C397A" w:rsidRDefault="00EE1DD5" w14:paraId="24BE17B5" w14:textId="77777777">
      <w:pPr>
        <w:pStyle w:val="Compact"/>
        <w:numPr>
          <w:ilvl w:val="0"/>
          <w:numId w:val="7"/>
        </w:numPr>
      </w:pPr>
      <w:bookmarkStart w:name="_Ref157094208" w:id="62"/>
      <w:r w:rsidRPr="00E04233">
        <w:t>First item.</w:t>
      </w:r>
      <w:bookmarkEnd w:id="62"/>
    </w:p>
    <w:p w:rsidRPr="00E04233" w:rsidR="002C397A" w:rsidRDefault="00EE1DD5" w14:paraId="2BA044EF" w14:textId="77777777">
      <w:pPr>
        <w:pStyle w:val="Compact"/>
        <w:numPr>
          <w:ilvl w:val="0"/>
          <w:numId w:val="7"/>
        </w:numPr>
      </w:pPr>
      <w:r w:rsidRPr="00E04233">
        <w:t>Second item.</w:t>
      </w:r>
    </w:p>
    <w:p w:rsidRPr="00E04233" w:rsidR="002C397A" w:rsidRDefault="00EE1DD5" w14:paraId="3E8157EC" w14:textId="77777777">
      <w:pPr>
        <w:pStyle w:val="Compact"/>
        <w:numPr>
          <w:ilvl w:val="0"/>
          <w:numId w:val="7"/>
        </w:numPr>
      </w:pPr>
      <w:r w:rsidRPr="00E04233">
        <w:t>Third item.</w:t>
      </w:r>
    </w:p>
    <w:p w:rsidRPr="00E04233" w:rsidR="00F665C6" w:rsidP="00841976" w:rsidRDefault="00841976" w14:paraId="66DDA456" w14:textId="136885E6">
      <w:pPr>
        <w:pStyle w:val="Heading3"/>
      </w:pPr>
      <w:r w:rsidRPr="00E04233">
        <w:t xml:space="preserve">Multilevel </w:t>
      </w:r>
      <w:r w:rsidRPr="00E04233" w:rsidR="00CB122C">
        <w:t>Lists</w:t>
      </w:r>
    </w:p>
    <w:p w:rsidRPr="00E04233" w:rsidR="00841976" w:rsidP="00F665C6" w:rsidRDefault="00F665C6" w14:paraId="37EAF8DA" w14:textId="372378CA">
      <w:pPr>
        <w:pStyle w:val="FirstParagraph"/>
      </w:pPr>
      <w:r w:rsidRPr="00E04233">
        <w:t>Multilevel lists are also supported.</w:t>
      </w:r>
    </w:p>
    <w:p w:rsidRPr="00E04233" w:rsidR="00841976" w:rsidP="00841976" w:rsidRDefault="00841976" w14:paraId="2E5F4939" w14:textId="77777777">
      <w:pPr>
        <w:pStyle w:val="Compact"/>
        <w:numPr>
          <w:ilvl w:val="0"/>
          <w:numId w:val="23"/>
        </w:numPr>
      </w:pPr>
      <w:r w:rsidRPr="00E04233">
        <w:t>Item 1</w:t>
      </w:r>
    </w:p>
    <w:p w:rsidRPr="00E04233" w:rsidR="00841976" w:rsidP="00841976" w:rsidRDefault="00841976" w14:paraId="1888E6C7" w14:textId="77777777">
      <w:pPr>
        <w:pStyle w:val="Compact"/>
        <w:numPr>
          <w:ilvl w:val="1"/>
          <w:numId w:val="23"/>
        </w:numPr>
      </w:pPr>
      <w:r w:rsidRPr="00E04233">
        <w:t>Item 1.1</w:t>
      </w:r>
    </w:p>
    <w:p w:rsidRPr="00E04233" w:rsidR="00841976" w:rsidP="00841976" w:rsidRDefault="00841976" w14:paraId="570A1651" w14:textId="77777777">
      <w:pPr>
        <w:pStyle w:val="Compact"/>
        <w:numPr>
          <w:ilvl w:val="2"/>
          <w:numId w:val="23"/>
        </w:numPr>
      </w:pPr>
      <w:r w:rsidRPr="00E04233">
        <w:t>Item 1.1.1</w:t>
      </w:r>
    </w:p>
    <w:p w:rsidRPr="00E04233" w:rsidR="00841976" w:rsidP="00841976" w:rsidRDefault="00841976" w14:paraId="3906F9D8" w14:textId="77777777">
      <w:pPr>
        <w:pStyle w:val="Compact"/>
        <w:numPr>
          <w:ilvl w:val="3"/>
          <w:numId w:val="23"/>
        </w:numPr>
      </w:pPr>
      <w:r w:rsidRPr="00E04233">
        <w:t>Item 1.1.1.1</w:t>
      </w:r>
    </w:p>
    <w:p w:rsidRPr="00E04233" w:rsidR="00841976" w:rsidP="00841976" w:rsidRDefault="00841976" w14:paraId="5BAB93D5" w14:textId="77777777">
      <w:pPr>
        <w:pStyle w:val="Compact"/>
        <w:numPr>
          <w:ilvl w:val="0"/>
          <w:numId w:val="23"/>
        </w:numPr>
      </w:pPr>
      <w:r w:rsidRPr="00E04233">
        <w:t>Item 2</w:t>
      </w:r>
    </w:p>
    <w:p w:rsidRPr="00E04233" w:rsidR="00F665C6" w:rsidP="00F665C6" w:rsidRDefault="00F665C6" w14:paraId="71E64241" w14:textId="28E31D40">
      <w:pPr>
        <w:pStyle w:val="Heading3"/>
      </w:pPr>
      <w:r w:rsidRPr="00E04233">
        <w:t xml:space="preserve">Other </w:t>
      </w:r>
      <w:r w:rsidRPr="00E04233" w:rsidR="00CB122C">
        <w:t>Lists</w:t>
      </w:r>
    </w:p>
    <w:p w:rsidRPr="00E04233" w:rsidR="00F665C6" w:rsidP="00F665C6" w:rsidRDefault="00F665C6" w14:paraId="2193438D" w14:textId="2C9A83EB">
      <w:pPr>
        <w:pStyle w:val="FirstParagraph"/>
      </w:pPr>
      <w:r w:rsidRPr="00E04233">
        <w:t>You can also create nested unordered lists by indenting bullet points.</w:t>
      </w:r>
    </w:p>
    <w:p w:rsidRPr="00E04233" w:rsidR="00F665C6" w:rsidP="00F665C6" w:rsidRDefault="00F665C6" w14:paraId="29934181" w14:textId="77777777">
      <w:pPr>
        <w:pStyle w:val="Compact"/>
        <w:numPr>
          <w:ilvl w:val="0"/>
          <w:numId w:val="3"/>
        </w:numPr>
      </w:pPr>
      <w:r w:rsidRPr="00E04233">
        <w:t>point 1.</w:t>
      </w:r>
    </w:p>
    <w:p w:rsidRPr="00E04233" w:rsidR="00F665C6" w:rsidP="00F665C6" w:rsidRDefault="00F665C6" w14:paraId="1144BE12" w14:textId="77777777">
      <w:pPr>
        <w:pStyle w:val="Compact"/>
        <w:numPr>
          <w:ilvl w:val="1"/>
          <w:numId w:val="4"/>
        </w:numPr>
      </w:pPr>
      <w:r w:rsidRPr="00E04233">
        <w:t>point 1.2.</w:t>
      </w:r>
    </w:p>
    <w:p w:rsidRPr="00E04233" w:rsidR="00F665C6" w:rsidP="00F665C6" w:rsidRDefault="00F665C6" w14:paraId="153C619A" w14:textId="77777777">
      <w:pPr>
        <w:pStyle w:val="Compact"/>
        <w:numPr>
          <w:ilvl w:val="2"/>
          <w:numId w:val="5"/>
        </w:numPr>
      </w:pPr>
      <w:r w:rsidRPr="00E04233">
        <w:t>point 1.3.</w:t>
      </w:r>
    </w:p>
    <w:p w:rsidRPr="00E04233" w:rsidR="00F665C6" w:rsidP="00F665C6" w:rsidRDefault="00F665C6" w14:paraId="4879191A" w14:textId="77777777">
      <w:pPr>
        <w:pStyle w:val="Compact"/>
        <w:numPr>
          <w:ilvl w:val="3"/>
          <w:numId w:val="6"/>
        </w:numPr>
      </w:pPr>
      <w:r w:rsidRPr="00E04233">
        <w:t>point 1.4.</w:t>
      </w:r>
    </w:p>
    <w:p w:rsidRPr="00E04233" w:rsidR="00841976" w:rsidP="00841976" w:rsidRDefault="00F665C6" w14:paraId="7D49175F" w14:textId="29383A90">
      <w:pPr>
        <w:pStyle w:val="Compact"/>
        <w:numPr>
          <w:ilvl w:val="0"/>
          <w:numId w:val="3"/>
        </w:numPr>
      </w:pPr>
      <w:r w:rsidRPr="00E04233">
        <w:t>point 2.</w:t>
      </w:r>
    </w:p>
    <w:p w:rsidRPr="00E04233" w:rsidR="00377031" w:rsidP="00377031" w:rsidRDefault="00377031" w14:paraId="7C755061" w14:textId="77777777">
      <w:pPr>
        <w:pStyle w:val="Compact"/>
      </w:pPr>
    </w:p>
    <w:p w:rsidRPr="00E04233" w:rsidR="002C397A" w:rsidRDefault="00EE1DD5" w14:paraId="71B5733C" w14:textId="036C996D">
      <w:pPr>
        <w:pStyle w:val="Heading2"/>
      </w:pPr>
      <w:bookmarkStart w:name="multimedia" w:id="63"/>
      <w:r w:rsidRPr="00E04233">
        <w:t>Multimedia</w:t>
      </w:r>
      <w:bookmarkEnd w:id="63"/>
    </w:p>
    <w:p w:rsidRPr="00E04233" w:rsidR="002C397A" w:rsidP="005069A8" w:rsidRDefault="00EE1DD5" w14:paraId="5912B5DD" w14:textId="099B6618">
      <w:pPr>
        <w:pStyle w:val="Heading3"/>
      </w:pPr>
      <w:bookmarkStart w:name="images" w:id="64"/>
      <w:r w:rsidRPr="00E04233">
        <w:t>Images</w:t>
      </w:r>
      <w:bookmarkEnd w:id="64"/>
    </w:p>
    <w:p w:rsidRPr="00E04233" w:rsidR="00061B05" w:rsidP="00061B05" w:rsidRDefault="00061B05" w14:paraId="3E107333" w14:textId="1436993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 xml:space="preserve">Feature to be added in TNB-62: “As an author I want to upload my assets to the asset </w:t>
      </w:r>
      <w:r w:rsidRPr="00E04233">
        <w:t>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061B05" w:rsidP="00061B05" w:rsidRDefault="00061B05" w14:paraId="07896C67" w14:textId="77777777">
      <w:pPr>
        <w:pStyle w:val="BodyText"/>
      </w:pPr>
    </w:p>
    <w:p w:rsidRPr="00E04233" w:rsidR="0039513E" w:rsidP="005069A8" w:rsidRDefault="009A589C" w14:paraId="02F7BC80" w14:textId="23F547F6">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Pr="00E04233" w:rsidR="002D5256">
        <w:rPr>
          <w:rStyle w:val="CommentReference"/>
          <w:rFonts w:asciiTheme="minorHAnsi" w:hAnsiTheme="minorHAnsi" w:eastAsiaTheme="minorHAnsi" w:cstheme="minorBidi"/>
          <w:b w:val="0"/>
          <w:bCs w:val="0"/>
          <w:color w:val="auto"/>
        </w:rPr>
        <w:commentReference w:id="68"/>
      </w:r>
    </w:p>
    <w:p w:rsidRPr="00E04233" w:rsidR="00CF3D99" w:rsidP="00CF3D99" w:rsidRDefault="00CF3D99" w14:paraId="0E2C84A8" w14:textId="003170E7">
      <w:pPr>
        <w:pStyle w:val="BodyText"/>
      </w:pPr>
      <w:r w:rsidRPr="00E04233">
        <w:t xml:space="preserve">:::{card} TODO </w:t>
      </w:r>
      <w:r w:rsidRPr="00E04233">
        <w:rPr>
          <mc:AlternateContent>
            <mc:Choice Requires="w16se"/>
            <mc:Fallback>
              <w:rFonts w:ascii="Segoe UI Emoji" w:hAnsi="Segoe UI Emoji" w:eastAsia="Segoe UI Emoji" w:cs="Segoe UI Emoji"/>
            </mc:Fallback>
          </mc:AlternateContent>
        </w:rPr>
        <mc:AlternateContent>
          <mc:Choice Requires="w16se">
            <w16se:symEx w16se:font="Segoe UI Emoji" w16se:char="1F6A7"/>
          </mc:Choice>
          <mc:Fallback>
            <w:t>🚧</w:t>
          </mc:Fallback>
        </mc:AlternateContent>
      </w:r>
      <w:r w:rsidRPr="00E04233">
        <w:br/>
      </w:r>
      <w:r w:rsidRPr="00E04233">
        <w:t>Feature to be added in TNB-62: “As an author I want to upload my assets to the asset management system”.</w:t>
      </w:r>
      <w:r w:rsidRPr="00E04233">
        <w:br/>
      </w:r>
      <w:r w:rsidRPr="00E04233">
        <w:t>First figure out infrastructure side of handling assets, then code the input side</w:t>
      </w:r>
      <w:r w:rsidRPr="00E04233" w:rsidR="00B84738">
        <w:t>.</w:t>
      </w:r>
      <w:r w:rsidRPr="00E04233">
        <w:br/>
      </w:r>
      <w:r w:rsidRPr="00E04233">
        <w:t>:::</w:t>
      </w:r>
    </w:p>
    <w:p w:rsidRPr="00E04233" w:rsidR="00697F4B" w:rsidP="00697F4B" w:rsidRDefault="00697F4B" w14:paraId="05ED9727" w14:textId="77777777">
      <w:pPr>
        <w:pStyle w:val="BodyText"/>
        <w:rPr>
          <w:color w:val="FF0000"/>
        </w:rPr>
      </w:pPr>
    </w:p>
    <w:p w:rsidRPr="00E04233" w:rsidR="00F62134" w:rsidP="00020F21" w:rsidRDefault="7997D0FC" w14:paraId="22B32EC7" w14:textId="6DD0FAE0">
      <w:pPr>
        <w:pStyle w:val="Heading3"/>
      </w:pPr>
      <w:bookmarkStart w:name="alttext" w:id="70"/>
      <w:r>
        <w:t>Alt Text</w:t>
      </w:r>
    </w:p>
    <w:bookmarkEnd w:id="70"/>
    <w:p w:rsidRPr="00020F21" w:rsidR="00F62134" w:rsidP="00020F21" w:rsidRDefault="008759EE" w14:paraId="34A478E7" w14:textId="643456FD">
      <w:pPr>
        <w:pStyle w:val="FirstParagraph"/>
        <w:jc w:val="both"/>
      </w:pPr>
      <w:r w:rsidRPr="00020F21">
        <w:t xml:space="preserve">Please </w:t>
      </w:r>
      <w:r w:rsidRPr="00020F21" w:rsidR="00FE67EF">
        <w:t>provide “Alt Text”</w:t>
      </w:r>
      <w:r w:rsidRPr="00020F21" w:rsidR="002E5759">
        <w:t xml:space="preserve"> </w:t>
      </w:r>
      <w:r w:rsidRPr="00020F21" w:rsidR="00210EA9">
        <w:t xml:space="preserve">to describe appearance or function of </w:t>
      </w:r>
      <w:r w:rsidRPr="00020F21" w:rsidR="005F3021">
        <w:t xml:space="preserve">multimedia </w:t>
      </w:r>
      <w:r w:rsidRPr="00020F21" w:rsidR="005B46C7">
        <w:t xml:space="preserve">object (images and videos) </w:t>
      </w:r>
      <w:r w:rsidRPr="00020F21" w:rsidR="005F3021">
        <w:t>you include in your manuscript.</w:t>
      </w:r>
      <w:r w:rsidRPr="00020F21" w:rsidR="00EC0031">
        <w:t xml:space="preserve"> The alt attribute is used to increase accessibility and user friendliness, including for blind internet users who rely on special software for web browsing.</w:t>
      </w:r>
    </w:p>
    <w:p w:rsidRPr="00E04233" w:rsidR="00187E8B" w:rsidRDefault="00187E8B" w14:paraId="02F1D71C" w14:textId="1557D22C">
      <w:pPr>
        <w:pStyle w:val="BodyText"/>
        <w:jc w:val="both"/>
      </w:pPr>
      <w:r w:rsidRPr="00020F21">
        <w:t>To add an “Alt Text”</w:t>
      </w:r>
      <w:r w:rsidRPr="00020F21" w:rsidR="008D70A1">
        <w:t xml:space="preserve"> please use the “##Alt-text” field in a Metadata Table </w:t>
      </w:r>
      <w:r w:rsidRPr="00020F21" w:rsidR="00E41B40">
        <w:t>under each described object.</w:t>
      </w:r>
    </w:p>
    <w:p w:rsidRPr="00E04233" w:rsidR="00CE68BD" w:rsidP="00CE68BD" w:rsidRDefault="00CE68BD" w14:paraId="38CEE66E" w14:textId="43D48A55">
      <w:pPr>
        <w:pStyle w:val="BodyText"/>
        <w:jc w:val="both"/>
      </w:pPr>
      <w:r w:rsidRPr="00E04233">
        <w:t xml:space="preserve">Alternatively, you can add </w:t>
      </w:r>
      <w:r w:rsidRPr="00E04233" w:rsidR="00852CCB">
        <w:t xml:space="preserve">“Alt Text” by right clicking on an inserted multimedia and selecting </w:t>
      </w:r>
      <w:r w:rsidRPr="00E04233" w:rsidR="00753D72">
        <w:t>“View Alt Text…”</w:t>
      </w:r>
      <w:r w:rsidRPr="00E04233" w:rsidR="00172E4A">
        <w:t xml:space="preserve">. This solution </w:t>
      </w:r>
      <w:r w:rsidRPr="00E04233" w:rsidR="00602B33">
        <w:t xml:space="preserve">enables you to use </w:t>
      </w:r>
      <w:r w:rsidRPr="00E04233" w:rsidR="00123350">
        <w:t>MS</w:t>
      </w:r>
      <w:r w:rsidRPr="00E04233" w:rsidR="00602B33">
        <w:t xml:space="preserve"> Word feature of automatically generating </w:t>
      </w:r>
      <w:r w:rsidRPr="00E04233" w:rsidR="0043332A">
        <w:t>alt text for you.</w:t>
      </w:r>
    </w:p>
    <w:p w:rsidRPr="00020F21" w:rsidR="00340EAF" w:rsidP="00340EAF" w:rsidRDefault="00340EAF" w14:paraId="1A26C35B" w14:textId="171CCCCF">
      <w:pPr>
        <w:pStyle w:val="Caption"/>
      </w:pPr>
      <w:bookmarkStart w:name="_Toc187994033" w:id="71"/>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sidR="00EF7F6D">
        <w:rPr>
          <w:b/>
          <w:bCs/>
          <w:noProof/>
        </w:rPr>
        <w:t>11</w:t>
      </w:r>
      <w:r w:rsidRPr="00E04233">
        <w:rPr>
          <w:b/>
          <w:bCs/>
        </w:rPr>
        <w:fldChar w:fldCharType="end"/>
      </w:r>
      <w:r w:rsidRPr="00E04233">
        <w:rPr>
          <w:b/>
          <w:bCs/>
        </w:rPr>
        <w:t>:</w:t>
      </w:r>
      <w:r w:rsidRPr="00E04233">
        <w:t xml:space="preserve"> Inserting a caption directly in MS Word.</w:t>
      </w:r>
      <w:bookmarkEnd w:id="71"/>
    </w:p>
    <w:p w:rsidRPr="00E04233" w:rsidR="002E5759" w:rsidP="00697F4B" w:rsidRDefault="00326510" w14:paraId="1B3941F5" w14:textId="77777777">
      <w:pPr>
        <w:pStyle w:val="BodyText"/>
        <w:rPr>
          <w:color w:val="FF0000"/>
        </w:rPr>
      </w:pPr>
      <w:r w:rsidRPr="00E04233">
        <w:rPr>
          <w:rFonts w:ascii="Consolas" w:hAnsi="Consolas" w:eastAsia="Times New Roman" w:cs="Courier New"/>
          <w:noProof/>
          <w:color w:val="1F2328"/>
          <w:sz w:val="20"/>
          <w:szCs w:val="20"/>
        </w:rPr>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5D191E" w:rsidTr="00020F21" w14:paraId="224D7B53" w14:textId="77777777">
        <w:tc>
          <w:tcPr>
            <w:tcW w:w="2341" w:type="dxa"/>
          </w:tcPr>
          <w:p w:rsidRPr="00E04233" w:rsidR="005D191E" w:rsidP="00E826F7" w:rsidRDefault="005D191E" w14:paraId="12EFDA20" w14:textId="77777777">
            <w:pPr>
              <w:pStyle w:val="Compact"/>
              <w:rPr>
                <w:sz w:val="18"/>
                <w:szCs w:val="18"/>
              </w:rPr>
            </w:pPr>
            <w:r w:rsidRPr="00E04233">
              <w:rPr>
                <w:sz w:val="18"/>
                <w:szCs w:val="18"/>
              </w:rPr>
              <w:t>##Digital-input</w:t>
            </w:r>
          </w:p>
        </w:tc>
        <w:tc>
          <w:tcPr>
            <w:tcW w:w="7009" w:type="dxa"/>
          </w:tcPr>
          <w:p w:rsidRPr="00E04233" w:rsidR="005D191E" w:rsidP="00E826F7" w:rsidRDefault="005D191E" w14:paraId="168FB633" w14:textId="02A616D5">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EDE9004" w14:textId="77777777">
        <w:tc>
          <w:tcPr>
            <w:tcW w:w="2341" w:type="dxa"/>
          </w:tcPr>
          <w:p w:rsidRPr="00E04233" w:rsidR="005D191E" w:rsidP="00E826F7" w:rsidRDefault="005D191E" w14:paraId="1180ECDB" w14:textId="77777777">
            <w:pPr>
              <w:pStyle w:val="Compact"/>
              <w:rPr>
                <w:sz w:val="18"/>
                <w:szCs w:val="18"/>
              </w:rPr>
            </w:pPr>
            <w:r w:rsidRPr="00E04233">
              <w:rPr>
                <w:sz w:val="18"/>
                <w:szCs w:val="18"/>
              </w:rPr>
              <w:t>##Paper-input</w:t>
            </w:r>
          </w:p>
        </w:tc>
        <w:tc>
          <w:tcPr>
            <w:tcW w:w="7009" w:type="dxa"/>
          </w:tcPr>
          <w:p w:rsidRPr="00E04233" w:rsidR="005D191E" w:rsidP="00E826F7" w:rsidRDefault="005D191E" w14:paraId="1A0B4EE6" w14:textId="38C6A2B3">
            <w:pPr>
              <w:pStyle w:val="Compact"/>
              <w:rPr>
                <w:sz w:val="18"/>
                <w:szCs w:val="18"/>
              </w:rPr>
            </w:pPr>
            <w:r w:rsidRPr="00E04233">
              <w:rPr>
                <w:sz w:val="18"/>
                <w:szCs w:val="18"/>
              </w:rPr>
              <w:t>./assets/02_introduction_to_docx/</w:t>
            </w:r>
            <w:r w:rsidRPr="00E04233" w:rsidR="004A2776">
              <w:rPr>
                <w:sz w:val="18"/>
                <w:szCs w:val="18"/>
              </w:rPr>
              <w:t>view-alt-text-menu.png</w:t>
            </w:r>
          </w:p>
        </w:tc>
      </w:tr>
      <w:tr w:rsidRPr="00E04233" w:rsidR="005D191E" w:rsidTr="00E826F7" w14:paraId="328AA963" w14:textId="77777777">
        <w:tc>
          <w:tcPr>
            <w:tcW w:w="2341" w:type="dxa"/>
          </w:tcPr>
          <w:p w:rsidRPr="00E04233" w:rsidR="005D191E" w:rsidP="00E826F7" w:rsidRDefault="005D191E" w14:paraId="7B47C7B6" w14:textId="77777777">
            <w:pPr>
              <w:pStyle w:val="Compact"/>
              <w:rPr>
                <w:sz w:val="18"/>
                <w:szCs w:val="18"/>
              </w:rPr>
            </w:pPr>
            <w:r w:rsidRPr="00E04233">
              <w:rPr>
                <w:sz w:val="18"/>
                <w:szCs w:val="18"/>
              </w:rPr>
              <w:t>##Source</w:t>
            </w:r>
          </w:p>
        </w:tc>
        <w:tc>
          <w:tcPr>
            <w:tcW w:w="7009" w:type="dxa"/>
          </w:tcPr>
          <w:p w:rsidRPr="00E04233" w:rsidR="005D191E" w:rsidP="00E826F7" w:rsidRDefault="005D191E" w14:paraId="0BC57E4B" w14:textId="5A077724">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Pr="00E04233" w:rsidR="00EE04AE">
              <w:rPr>
                <w:rFonts w:eastAsia="Times New Roman" w:cstheme="majorHAnsi"/>
                <w:sz w:val="18"/>
                <w:szCs w:val="18"/>
              </w:rPr>
              <w:t>View Alt Text</w:t>
            </w:r>
            <w:r w:rsidRPr="00E04233">
              <w:rPr>
                <w:rFonts w:eastAsia="Times New Roman" w:cstheme="majorHAnsi"/>
                <w:sz w:val="18"/>
                <w:szCs w:val="18"/>
              </w:rPr>
              <w:t>” feature of MS Word</w:t>
            </w:r>
          </w:p>
        </w:tc>
      </w:tr>
      <w:tr w:rsidRPr="00E04233" w:rsidR="005D191E" w:rsidTr="00020F21" w14:paraId="2D0E911F" w14:textId="77777777">
        <w:tc>
          <w:tcPr>
            <w:tcW w:w="2341" w:type="dxa"/>
          </w:tcPr>
          <w:p w:rsidRPr="00E04233" w:rsidR="005D191E" w:rsidP="00E826F7" w:rsidRDefault="005D191E" w14:paraId="0C90FFE7" w14:textId="77777777">
            <w:pPr>
              <w:pStyle w:val="Compact"/>
              <w:rPr>
                <w:sz w:val="18"/>
                <w:szCs w:val="18"/>
              </w:rPr>
            </w:pPr>
            <w:r w:rsidRPr="00E04233">
              <w:rPr>
                <w:sz w:val="18"/>
                <w:szCs w:val="18"/>
              </w:rPr>
              <w:t>##Author</w:t>
            </w:r>
          </w:p>
        </w:tc>
        <w:tc>
          <w:tcPr>
            <w:tcW w:w="7009" w:type="dxa"/>
          </w:tcPr>
          <w:p w:rsidRPr="00E04233" w:rsidR="005D191E" w:rsidP="00E826F7" w:rsidRDefault="005D191E" w14:paraId="31B5F897"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9A0F75" w:rsidTr="00020F21" w14:paraId="0E32F226" w14:textId="77777777">
        <w:tc>
          <w:tcPr>
            <w:tcW w:w="2341" w:type="dxa"/>
          </w:tcPr>
          <w:p w:rsidRPr="00E04233" w:rsidR="009A0F75" w:rsidP="00E826F7" w:rsidRDefault="009A0F75" w14:paraId="10C2426C" w14:textId="01877F55">
            <w:pPr>
              <w:pStyle w:val="Compact"/>
              <w:rPr>
                <w:sz w:val="18"/>
                <w:szCs w:val="18"/>
              </w:rPr>
            </w:pPr>
            <w:r>
              <w:rPr>
                <w:sz w:val="18"/>
                <w:szCs w:val="18"/>
              </w:rPr>
              <w:t>##Color</w:t>
            </w:r>
          </w:p>
        </w:tc>
        <w:tc>
          <w:tcPr>
            <w:tcW w:w="7009" w:type="dxa"/>
          </w:tcPr>
          <w:p w:rsidRPr="00E04233" w:rsidR="009A0F75" w:rsidP="00E826F7" w:rsidRDefault="009A0F75" w14:paraId="077AD466" w14:textId="2B82B080">
            <w:pPr>
              <w:pStyle w:val="Compact"/>
              <w:rPr>
                <w:rFonts w:eastAsia="Times New Roman" w:cstheme="majorHAnsi"/>
                <w:sz w:val="18"/>
                <w:szCs w:val="18"/>
              </w:rPr>
            </w:pPr>
            <w:r>
              <w:rPr>
                <w:rFonts w:eastAsia="Times New Roman" w:cstheme="majorHAnsi"/>
                <w:sz w:val="18"/>
                <w:szCs w:val="18"/>
              </w:rPr>
              <w:t>no</w:t>
            </w:r>
          </w:p>
        </w:tc>
      </w:tr>
      <w:tr w:rsidRPr="00E04233" w:rsidR="005D191E" w:rsidTr="00E826F7" w14:paraId="158494D2" w14:textId="77777777">
        <w:tc>
          <w:tcPr>
            <w:tcW w:w="2341" w:type="dxa"/>
          </w:tcPr>
          <w:p w:rsidRPr="00E04233" w:rsidR="005D191E" w:rsidP="00E826F7" w:rsidRDefault="005D191E" w14:paraId="22E22B0E" w14:textId="77777777">
            <w:pPr>
              <w:pStyle w:val="Compact"/>
              <w:rPr>
                <w:sz w:val="18"/>
                <w:szCs w:val="18"/>
              </w:rPr>
            </w:pPr>
            <w:r w:rsidRPr="00E04233">
              <w:rPr>
                <w:sz w:val="18"/>
                <w:szCs w:val="18"/>
              </w:rPr>
              <w:t>##Alt-text</w:t>
            </w:r>
          </w:p>
        </w:tc>
        <w:tc>
          <w:tcPr>
            <w:tcW w:w="7009" w:type="dxa"/>
          </w:tcPr>
          <w:p w:rsidRPr="00E04233" w:rsidR="005D191E" w:rsidP="00E826F7" w:rsidRDefault="006057F5" w14:paraId="599A74ED" w14:textId="312C35EF">
            <w:pPr>
              <w:pStyle w:val="Compact"/>
              <w:rPr>
                <w:rFonts w:cstheme="majorHAnsi"/>
                <w:sz w:val="18"/>
                <w:szCs w:val="18"/>
              </w:rPr>
            </w:pPr>
            <w:r w:rsidRPr="00E04233">
              <w:rPr>
                <w:rFonts w:eastAsia="Times New Roman" w:cstheme="majorHAnsi"/>
                <w:sz w:val="18"/>
                <w:szCs w:val="18"/>
              </w:rPr>
              <w:t>Image of a dog in the snow in MS Word, with menu ope</w:t>
            </w:r>
            <w:r w:rsidRPr="00E04233" w:rsidR="00A878DD">
              <w:rPr>
                <w:rFonts w:eastAsia="Times New Roman" w:cstheme="majorHAnsi"/>
                <w:sz w:val="18"/>
                <w:szCs w:val="18"/>
              </w:rPr>
              <w:t xml:space="preserve">n showing </w:t>
            </w:r>
            <w:r w:rsidRPr="00E04233">
              <w:rPr>
                <w:rFonts w:eastAsia="Times New Roman" w:cstheme="majorHAnsi"/>
                <w:sz w:val="18"/>
                <w:szCs w:val="18"/>
              </w:rPr>
              <w:t>image options</w:t>
            </w:r>
            <w:r w:rsidRPr="00E04233" w:rsidR="00A878DD">
              <w:rPr>
                <w:rFonts w:eastAsia="Times New Roman" w:cstheme="majorHAnsi"/>
                <w:sz w:val="18"/>
                <w:szCs w:val="18"/>
              </w:rPr>
              <w:t>, including “View Alt Text…”</w:t>
            </w:r>
          </w:p>
        </w:tc>
      </w:tr>
    </w:tbl>
    <w:p w:rsidRPr="00E04233" w:rsidR="005D191E" w:rsidP="00F62134" w:rsidRDefault="005D191E" w14:paraId="7E0EACC6" w14:textId="77777777">
      <w:pPr>
        <w:pStyle w:val="BodyText"/>
      </w:pPr>
    </w:p>
    <w:p w:rsidRPr="00E04233" w:rsidR="00946542" w:rsidP="00946542" w:rsidRDefault="00946542" w14:paraId="4EA3709B" w14:textId="28F7D8B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ution}</w:t>
      </w:r>
      <w:r w:rsidRPr="00E04233">
        <w:rPr>
          <w:rFonts w:ascii="Consolas" w:hAnsi="Consolas" w:eastAsia="Times New Roman" w:cs="Courier New"/>
          <w:color w:val="1F2328"/>
          <w:sz w:val="20"/>
          <w:szCs w:val="20"/>
        </w:rPr>
        <w:br/>
      </w:r>
      <w:r w:rsidRPr="00E04233" w:rsidR="00066E06">
        <w:rPr>
          <w:rFonts w:ascii="Consolas" w:hAnsi="Consolas" w:eastAsia="Times New Roman" w:cs="Courier New"/>
          <w:color w:val="1F2328"/>
          <w:sz w:val="20"/>
          <w:szCs w:val="20"/>
        </w:rPr>
        <w:t xml:space="preserve">In the event of a conflict, the alt text in the Metadata Table takes precedence over the alt text added through </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View Alt Text…</w:t>
      </w:r>
      <w:r w:rsidR="00EC6F4D">
        <w:rPr>
          <w:rFonts w:ascii="Consolas" w:hAnsi="Consolas" w:eastAsia="Times New Roman" w:cs="Courier New"/>
          <w:color w:val="1F2328"/>
          <w:sz w:val="20"/>
          <w:szCs w:val="20"/>
        </w:rPr>
        <w:t>”</w:t>
      </w:r>
      <w:r w:rsidRPr="00E04233" w:rsidR="00066E06">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F62134" w:rsidP="00697F4B" w:rsidRDefault="00F62134" w14:paraId="36AEE146" w14:textId="77777777">
      <w:pPr>
        <w:pStyle w:val="BodyText"/>
        <w:rPr>
          <w:color w:val="FF0000"/>
        </w:rPr>
      </w:pPr>
    </w:p>
    <w:p w:rsidRPr="00E04233" w:rsidR="001007A2" w:rsidRDefault="000F39FF" w14:paraId="5AD12792" w14:textId="4D5336DA">
      <w:commentRangeStart w:id="72"/>
      <w:commentRangeEnd w:id="72"/>
      <w:r w:rsidRPr="00E04233">
        <w:rPr>
          <w:rStyle w:val="CommentReference"/>
        </w:rPr>
        <w:commentReference w:id="72"/>
      </w:r>
      <w:r w:rsidRPr="00E04233" w:rsidR="001007A2">
        <w:br w:type="page"/>
      </w:r>
    </w:p>
    <w:p w:rsidRPr="00E04233" w:rsidR="002C397A" w:rsidRDefault="00EE1DD5" w14:paraId="4A01FE22" w14:textId="77777777">
      <w:pPr>
        <w:pStyle w:val="Heading2"/>
      </w:pPr>
      <w:bookmarkStart w:name="tables" w:id="73"/>
      <w:r w:rsidRPr="00E04233">
        <w:t>Tables</w:t>
      </w:r>
      <w:bookmarkEnd w:id="73"/>
    </w:p>
    <w:p w:rsidRPr="00E04233" w:rsidR="009663B1" w:rsidP="000B0F43" w:rsidRDefault="009663B1" w14:paraId="7C824C0C" w14:textId="08E89B00">
      <w:pPr>
        <w:pStyle w:val="FirstParagraph"/>
        <w:jc w:val="both"/>
      </w:pPr>
      <w:bookmarkStart w:name="markdown-tables" w:id="74"/>
      <w:r w:rsidRPr="00E04233">
        <w:t xml:space="preserve">There are no explicit rules for formatting a table. </w:t>
      </w:r>
      <w:r w:rsidRPr="00E04233" w:rsidR="04CBCAD3">
        <w:t>If</w:t>
      </w:r>
      <w:r w:rsidRPr="00E04233">
        <w:t xml:space="preserve"> </w:t>
      </w:r>
      <w:r w:rsidRPr="00E04233" w:rsidR="09791FC1">
        <w:t>you</w:t>
      </w:r>
      <w:r w:rsidRPr="00E04233">
        <w:t xml:space="preserve"> insert a proper MS Word table, the platform should be able to recognize it and its contents and render it.</w:t>
      </w:r>
    </w:p>
    <w:p w:rsidRPr="00E04233" w:rsidR="00827881" w:rsidP="006D0679" w:rsidRDefault="00827881" w14:paraId="43F52DC7" w14:textId="77777777">
      <w:pPr>
        <w:pStyle w:val="BodyText"/>
      </w:pPr>
    </w:p>
    <w:p w:rsidRPr="00E04233" w:rsidR="004140E5" w:rsidP="006D0679" w:rsidRDefault="004140E5" w14:paraId="21502B81" w14:textId="0204AE7A">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4</w:t>
      </w:r>
      <w:r w:rsidRPr="00E04233" w:rsidR="00415924">
        <w:rPr>
          <w:b/>
          <w:bCs/>
          <w:noProof/>
        </w:rPr>
        <w:fldChar w:fldCharType="end"/>
      </w:r>
      <w:r w:rsidRPr="00E04233" w:rsidR="00827881">
        <w:rPr>
          <w:b/>
          <w:bCs/>
        </w:rPr>
        <w:t>:</w:t>
      </w:r>
      <w:r w:rsidRPr="00E04233" w:rsidR="00827881">
        <w:t xml:space="preserve"> </w:t>
      </w:r>
      <w:r w:rsidRPr="00E04233" w:rsidR="00A10154">
        <w:t>The f</w:t>
      </w:r>
      <w:r w:rsidRPr="00E04233" w:rsidR="00827881">
        <w:t>irst example of a table</w:t>
      </w:r>
      <w:r w:rsidRPr="00E04233" w:rsidR="0013188F">
        <w:t>.</w:t>
      </w:r>
    </w:p>
    <w:tbl>
      <w:tblPr>
        <w:tblStyle w:val="Table"/>
        <w:tblW w:w="0" w:type="pct"/>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ook w:val="07E0" w:firstRow="1" w:lastRow="1" w:firstColumn="1" w:lastColumn="1" w:noHBand="1" w:noVBand="1"/>
      </w:tblPr>
      <w:tblGrid>
        <w:gridCol w:w="1946"/>
        <w:gridCol w:w="1946"/>
      </w:tblGrid>
      <w:tr w:rsidRPr="00E04233" w:rsidR="009663B1" w14:paraId="431405F9" w14:textId="77777777">
        <w:tc>
          <w:tcPr>
            <w:tcW w:w="0" w:type="auto"/>
            <w:vAlign w:val="bottom"/>
          </w:tcPr>
          <w:p w:rsidRPr="00E04233" w:rsidR="009663B1" w:rsidRDefault="009663B1" w14:paraId="2DAC66FD" w14:textId="77777777">
            <w:pPr>
              <w:pStyle w:val="Compact"/>
              <w:rPr>
                <w:b/>
                <w:bCs/>
              </w:rPr>
            </w:pPr>
            <w:r w:rsidRPr="00E04233">
              <w:rPr>
                <w:b/>
                <w:bCs/>
              </w:rPr>
              <w:t>Header 1</w:t>
            </w:r>
          </w:p>
        </w:tc>
        <w:tc>
          <w:tcPr>
            <w:tcW w:w="0" w:type="auto"/>
            <w:vAlign w:val="bottom"/>
          </w:tcPr>
          <w:p w:rsidRPr="00E04233" w:rsidR="009663B1" w:rsidRDefault="009663B1" w14:paraId="49F7D0DA" w14:textId="77777777">
            <w:pPr>
              <w:pStyle w:val="Compact"/>
            </w:pPr>
            <w:r w:rsidRPr="00E04233">
              <w:t>Header 2</w:t>
            </w:r>
          </w:p>
        </w:tc>
      </w:tr>
      <w:tr w:rsidRPr="00E04233" w:rsidR="009663B1" w14:paraId="0180B406" w14:textId="77777777">
        <w:tc>
          <w:tcPr>
            <w:tcW w:w="0" w:type="auto"/>
          </w:tcPr>
          <w:p w:rsidRPr="00E04233" w:rsidR="009663B1" w:rsidRDefault="009663B1" w14:paraId="723605EF" w14:textId="77777777">
            <w:pPr>
              <w:pStyle w:val="Compact"/>
            </w:pPr>
            <w:r w:rsidRPr="00E04233">
              <w:t>Row 1, Column 1</w:t>
            </w:r>
          </w:p>
        </w:tc>
        <w:tc>
          <w:tcPr>
            <w:tcW w:w="0" w:type="auto"/>
          </w:tcPr>
          <w:p w:rsidRPr="00E04233" w:rsidR="009663B1" w:rsidRDefault="009663B1" w14:paraId="1D8E91EB" w14:textId="77777777">
            <w:pPr>
              <w:pStyle w:val="Compact"/>
              <w:rPr>
                <w:i/>
                <w:iCs/>
              </w:rPr>
            </w:pPr>
            <w:r w:rsidRPr="00E04233">
              <w:rPr>
                <w:i/>
                <w:iCs/>
              </w:rPr>
              <w:t>Row 1, Column 2</w:t>
            </w:r>
          </w:p>
        </w:tc>
      </w:tr>
      <w:tr w:rsidRPr="00E04233" w:rsidR="009663B1" w14:paraId="0042928C" w14:textId="77777777">
        <w:tc>
          <w:tcPr>
            <w:tcW w:w="0" w:type="auto"/>
          </w:tcPr>
          <w:p w:rsidRPr="00E04233" w:rsidR="009663B1" w:rsidRDefault="009663B1" w14:paraId="418700E1" w14:textId="77777777">
            <w:pPr>
              <w:pStyle w:val="Compact"/>
            </w:pPr>
            <w:r w:rsidRPr="00E04233">
              <w:t>Row 2, Column 1</w:t>
            </w:r>
          </w:p>
        </w:tc>
        <w:tc>
          <w:tcPr>
            <w:tcW w:w="0" w:type="auto"/>
          </w:tcPr>
          <w:p w:rsidRPr="00E04233" w:rsidR="009663B1" w:rsidRDefault="009663B1" w14:paraId="73398224" w14:textId="77777777">
            <w:pPr>
              <w:pStyle w:val="Compact"/>
            </w:pPr>
            <w:r w:rsidRPr="00E04233">
              <w:t>Row 2, Column 2</w:t>
            </w:r>
          </w:p>
        </w:tc>
      </w:tr>
    </w:tbl>
    <w:p w:rsidRPr="00E04233" w:rsidR="009663B1" w:rsidP="000B0F43" w:rsidRDefault="009663B1" w14:paraId="64BE7DA2" w14:textId="2AA2DCCF">
      <w:pPr>
        <w:pStyle w:val="BodyText"/>
        <w:jc w:val="both"/>
      </w:pPr>
      <w:r w:rsidRPr="00E04233">
        <w:t>Note that the styling of a table does not influence how the platform will render it.</w:t>
      </w:r>
      <w:r w:rsidRPr="00E04233" w:rsidR="0046673B">
        <w:t xml:space="preserve"> The general rules of styling are applied, though (see for example the bolded table headers).</w:t>
      </w:r>
      <w:r w:rsidRPr="00E04233" w:rsidR="66B9F0A3">
        <w:t xml:space="preserve"> </w:t>
      </w:r>
      <w:r w:rsidRPr="00E04233" w:rsidR="00AF417A">
        <w:t>Please</w:t>
      </w:r>
      <w:r w:rsidRPr="00E04233" w:rsidR="00BC1AA7">
        <w:t xml:space="preserve"> refrain from using unnecessary highlights (italics, bold).</w:t>
      </w:r>
    </w:p>
    <w:p w:rsidRPr="00E04233" w:rsidR="00827881" w:rsidP="000B0F43" w:rsidRDefault="00827881" w14:paraId="0400781A" w14:textId="77777777">
      <w:pPr>
        <w:pStyle w:val="BodyText"/>
        <w:jc w:val="both"/>
      </w:pPr>
    </w:p>
    <w:p w:rsidRPr="00E04233" w:rsidR="00827881" w:rsidP="006D0679" w:rsidRDefault="00A10154" w14:paraId="6583D161" w14:textId="1120F9FB">
      <w:pPr>
        <w:pStyle w:val="Caption"/>
      </w:pPr>
      <w:r w:rsidRPr="00E04233">
        <w:rPr>
          <w:b/>
          <w:bCs/>
        </w:rPr>
        <w:t xml:space="preserve">Table </w:t>
      </w:r>
      <w:r w:rsidRPr="00E04233" w:rsidR="00415924">
        <w:rPr>
          <w:b/>
          <w:bCs/>
        </w:rPr>
        <w:fldChar w:fldCharType="begin"/>
      </w:r>
      <w:r w:rsidRPr="00E04233" w:rsidR="00415924">
        <w:rPr>
          <w:b/>
          <w:bCs/>
        </w:rPr>
        <w:instrText xml:space="preserve"> SEQ Table \* ARABIC </w:instrText>
      </w:r>
      <w:r w:rsidRPr="00E04233" w:rsidR="00415924">
        <w:rPr>
          <w:b/>
          <w:bCs/>
        </w:rPr>
        <w:fldChar w:fldCharType="separate"/>
      </w:r>
      <w:r w:rsidRPr="00E04233" w:rsidR="00A94C10">
        <w:rPr>
          <w:b/>
          <w:bCs/>
          <w:noProof/>
        </w:rPr>
        <w:t>5</w:t>
      </w:r>
      <w:r w:rsidRPr="00E04233" w:rsidR="00415924">
        <w:rPr>
          <w:b/>
          <w:bCs/>
          <w:noProof/>
        </w:rPr>
        <w:fldChar w:fldCharType="end"/>
      </w:r>
      <w:r w:rsidRPr="00E04233">
        <w:rPr>
          <w:b/>
          <w:bCs/>
        </w:rPr>
        <w:t>:</w:t>
      </w:r>
      <w:r w:rsidRPr="00E04233">
        <w:t xml:space="preserve"> The second example of a table</w:t>
      </w:r>
      <w:r w:rsidRPr="00E04233" w:rsidR="0013188F">
        <w:t>.</w:t>
      </w:r>
    </w:p>
    <w:tbl>
      <w:tblPr>
        <w:tblStyle w:val="Table"/>
        <w:tblW w:w="2079" w:type="pct"/>
        <w:tblLook w:val="07E0" w:firstRow="1" w:lastRow="1" w:firstColumn="1" w:lastColumn="1" w:noHBand="1" w:noVBand="1"/>
      </w:tblPr>
      <w:tblGrid>
        <w:gridCol w:w="1946"/>
        <w:gridCol w:w="1946"/>
      </w:tblGrid>
      <w:tr w:rsidRPr="00E04233" w:rsidR="00332000" w:rsidTr="009663B1" w14:paraId="2D09EF51" w14:textId="77777777">
        <w:tc>
          <w:tcPr>
            <w:tcW w:w="0" w:type="auto"/>
            <w:tcBorders>
              <w:bottom w:val="single" w:color="auto" w:sz="0" w:space="0"/>
            </w:tcBorders>
            <w:vAlign w:val="bottom"/>
          </w:tcPr>
          <w:p w:rsidRPr="00E04233" w:rsidR="00332000" w:rsidRDefault="00332000" w14:paraId="39593A07" w14:textId="77777777">
            <w:pPr>
              <w:pStyle w:val="Compact"/>
              <w:rPr>
                <w:b/>
                <w:bCs/>
              </w:rPr>
            </w:pPr>
            <w:r w:rsidRPr="00E04233">
              <w:rPr>
                <w:b/>
                <w:bCs/>
              </w:rPr>
              <w:t>Header 1</w:t>
            </w:r>
          </w:p>
        </w:tc>
        <w:tc>
          <w:tcPr>
            <w:tcW w:w="0" w:type="auto"/>
            <w:tcBorders>
              <w:bottom w:val="single" w:color="auto" w:sz="0" w:space="0"/>
            </w:tcBorders>
            <w:vAlign w:val="bottom"/>
          </w:tcPr>
          <w:p w:rsidRPr="00E04233" w:rsidR="00332000" w:rsidRDefault="00332000" w14:paraId="2F13FE27" w14:textId="77777777">
            <w:pPr>
              <w:pStyle w:val="Compact"/>
            </w:pPr>
            <w:r w:rsidRPr="00E04233">
              <w:t>Header 2</w:t>
            </w:r>
          </w:p>
        </w:tc>
      </w:tr>
      <w:tr w:rsidRPr="00E04233" w:rsidR="00332000" w:rsidTr="009663B1" w14:paraId="04324C32" w14:textId="77777777">
        <w:tc>
          <w:tcPr>
            <w:tcW w:w="0" w:type="auto"/>
          </w:tcPr>
          <w:p w:rsidRPr="00E04233" w:rsidR="00332000" w:rsidRDefault="00332000" w14:paraId="712EC566" w14:textId="77777777">
            <w:pPr>
              <w:pStyle w:val="Compact"/>
            </w:pPr>
            <w:r w:rsidRPr="00E04233">
              <w:t>Row 1, Column 1</w:t>
            </w:r>
          </w:p>
        </w:tc>
        <w:tc>
          <w:tcPr>
            <w:tcW w:w="0" w:type="auto"/>
          </w:tcPr>
          <w:p w:rsidRPr="00E04233" w:rsidR="00332000" w:rsidRDefault="00332000" w14:paraId="2A57C521" w14:textId="77777777">
            <w:pPr>
              <w:pStyle w:val="Compact"/>
              <w:rPr>
                <w:i/>
                <w:iCs/>
              </w:rPr>
            </w:pPr>
            <w:r w:rsidRPr="00E04233">
              <w:rPr>
                <w:i/>
                <w:iCs/>
              </w:rPr>
              <w:t>Row 1, Column 2</w:t>
            </w:r>
          </w:p>
        </w:tc>
      </w:tr>
      <w:tr w:rsidRPr="00E04233" w:rsidR="00332000" w:rsidTr="009663B1" w14:paraId="5A3D1EBA" w14:textId="77777777">
        <w:tc>
          <w:tcPr>
            <w:tcW w:w="0" w:type="auto"/>
          </w:tcPr>
          <w:p w:rsidRPr="00E04233" w:rsidR="00332000" w:rsidRDefault="00332000" w14:paraId="18A1DF67" w14:textId="77777777">
            <w:pPr>
              <w:pStyle w:val="Compact"/>
            </w:pPr>
            <w:r w:rsidRPr="00E04233">
              <w:t>Row 2, Column 1</w:t>
            </w:r>
          </w:p>
        </w:tc>
        <w:tc>
          <w:tcPr>
            <w:tcW w:w="0" w:type="auto"/>
          </w:tcPr>
          <w:p w:rsidRPr="00E04233" w:rsidR="00332000" w:rsidRDefault="00332000" w14:paraId="15041F9A" w14:textId="77777777">
            <w:pPr>
              <w:pStyle w:val="Compact"/>
            </w:pPr>
            <w:r w:rsidRPr="00E04233">
              <w:t>Row 2, Column 2</w:t>
            </w:r>
          </w:p>
        </w:tc>
      </w:tr>
    </w:tbl>
    <w:p w:rsidRPr="00E04233" w:rsidR="00CA5C9F" w:rsidP="00E915DF" w:rsidRDefault="00CA5C9F" w14:paraId="0B16AAA0" w14:textId="77777777"/>
    <w:p w:rsidRPr="00E04233" w:rsidR="00161AEE" w:rsidP="00020F21" w:rsidRDefault="00BC1AA7" w14:paraId="6ED59FF2" w14:textId="01B3F3F4">
      <w:pPr>
        <w:pStyle w:val="BodyText"/>
        <w:jc w:val="both"/>
      </w:pPr>
      <w:commentRangeStart w:id="75"/>
      <w:commentRangeStart w:id="76"/>
      <w:commentRangeStart w:id="77"/>
      <w:commentRangeStart w:id="78"/>
      <w:commentRangeStart w:id="79"/>
      <w:r w:rsidRPr="00E04233">
        <w:t>All tables</w:t>
      </w:r>
      <w:r w:rsidRPr="00E04233" w:rsidR="009F7943">
        <w:t xml:space="preserve"> other than Metadata Tables</w:t>
      </w:r>
      <w:r w:rsidRPr="00E04233">
        <w:t xml:space="preserve"> need to be</w:t>
      </w:r>
      <w:r w:rsidRPr="00E04233" w:rsidR="00805816">
        <w:t xml:space="preserve"> numbered and</w:t>
      </w:r>
      <w:r w:rsidRPr="00E04233">
        <w:t xml:space="preserve"> accompanied by a </w:t>
      </w:r>
      <w:r w:rsidRPr="00E04233" w:rsidR="00702C8A">
        <w:t>table heading or caption</w:t>
      </w:r>
      <w:r w:rsidRPr="00E04233" w:rsidR="00805816">
        <w:t xml:space="preserve">, e.g. Table 1: </w:t>
      </w:r>
      <w:r w:rsidRPr="00E04233" w:rsidR="00C13E96">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Pr="00E04233" w:rsidR="00836345">
        <w:rPr>
          <w:rStyle w:val="CommentReference"/>
        </w:rPr>
        <w:commentReference w:id="78"/>
      </w:r>
      <w:commentRangeEnd w:id="79"/>
      <w:r w:rsidRPr="00E04233" w:rsidR="00550D99">
        <w:rPr>
          <w:rStyle w:val="CommentReference"/>
        </w:rPr>
        <w:commentReference w:id="79"/>
      </w:r>
      <w:bookmarkStart w:name="admonitions-myst-feature" w:id="81"/>
      <w:bookmarkEnd w:id="74"/>
    </w:p>
    <w:bookmarkEnd w:id="81"/>
    <w:p w:rsidRPr="00E04233" w:rsidR="001D3C3A" w:rsidP="001D3C3A" w:rsidRDefault="001D3C3A" w14:paraId="6123A61E" w14:textId="77777777">
      <w:pPr>
        <w:pStyle w:val="BodyText"/>
      </w:pPr>
    </w:p>
    <w:p w:rsidRPr="00E04233" w:rsidR="002C397A" w:rsidRDefault="00EE1DD5" w14:paraId="02C76AB7" w14:textId="172924AC">
      <w:pPr>
        <w:pStyle w:val="Heading2"/>
      </w:pPr>
      <w:bookmarkStart w:name="footnotes-myst-feature" w:id="82"/>
      <w:r w:rsidRPr="00E04233">
        <w:t>Footnotes</w:t>
      </w:r>
      <w:bookmarkEnd w:id="82"/>
    </w:p>
    <w:p w:rsidRPr="00E04233" w:rsidR="0059447A" w:rsidP="00020F21" w:rsidRDefault="0059447A" w14:paraId="7C701870" w14:textId="77777777">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rsidRPr="00E04233" w:rsidR="0059447A" w:rsidP="00020F21" w:rsidRDefault="0059447A" w14:paraId="76F7414A" w14:textId="1243E6B3">
      <w:pPr>
        <w:pStyle w:val="BodyText"/>
        <w:jc w:val="both"/>
      </w:pPr>
      <w:r w:rsidRPr="00E04233">
        <w:t>Please avoid using footnotes in headings or titles.</w:t>
      </w:r>
    </w:p>
    <w:p w:rsidRPr="00E04233" w:rsidR="002C397A" w:rsidP="00801FB8" w:rsidRDefault="00E02393" w14:paraId="0B432F6C" w14:textId="5B9B71D6">
      <w:pPr>
        <w:pStyle w:val="FirstParagraph"/>
        <w:jc w:val="both"/>
      </w:pPr>
      <w:r w:rsidRPr="00E04233">
        <w:t>The platform</w:t>
      </w:r>
      <w:r w:rsidRPr="00E04233" w:rsidR="0000330B">
        <w:t xml:space="preserve"> support</w:t>
      </w:r>
      <w:r w:rsidRPr="00E04233">
        <w:t>s</w:t>
      </w:r>
      <w:r w:rsidRPr="00E04233" w:rsidR="0000330B">
        <w:t xml:space="preserve"> footnotes out of the box. Just insert a footnote</w:t>
      </w:r>
      <w:r w:rsidRPr="00E04233" w:rsidR="0000330B">
        <w:rPr>
          <w:rStyle w:val="FootnoteReference"/>
        </w:rPr>
        <w:footnoteReference w:id="3"/>
      </w:r>
      <w:r w:rsidRPr="00E04233" w:rsidR="0000330B">
        <w:t xml:space="preserve"> and the </w:t>
      </w:r>
      <w:r w:rsidRPr="00E04233">
        <w:t>software</w:t>
      </w:r>
      <w:r w:rsidRPr="00E04233" w:rsidR="0000330B">
        <w:t xml:space="preserve"> will handle it further.</w:t>
      </w:r>
    </w:p>
    <w:p w:rsidRPr="00E04233" w:rsidR="00A93B06" w:rsidP="00A93B06" w:rsidRDefault="00A93B06" w14:paraId="2C6BB81C" w14:textId="77777777">
      <w:pPr>
        <w:pStyle w:val="BodyText"/>
      </w:pPr>
    </w:p>
    <w:p w:rsidRPr="00E04233" w:rsidR="00F31C16" w:rsidP="00020F21" w:rsidRDefault="00F31C16" w14:paraId="7BF6C22A" w14:textId="77777777">
      <w:pPr>
        <w:pStyle w:val="BodyText"/>
        <w:sectPr w:rsidRPr="00E04233" w:rsidR="00F31C16">
          <w:pgSz w:w="12240" w:h="15840" w:orient="portrait"/>
          <w:pgMar w:top="1440" w:right="1440" w:bottom="1440" w:left="1440" w:header="720" w:footer="720" w:gutter="0"/>
          <w:cols w:space="720"/>
        </w:sectPr>
      </w:pPr>
      <w:bookmarkStart w:name="citations-myst-feature" w:id="83"/>
    </w:p>
    <w:p w:rsidRPr="00E04233" w:rsidR="00AB7E6C" w:rsidP="00AB7E6C" w:rsidRDefault="00AB7E6C" w14:paraId="1FE6733B" w14:textId="031454E0">
      <w:pPr>
        <w:pStyle w:val="Heading2"/>
      </w:pPr>
      <w:r w:rsidRPr="00E04233">
        <w:t>Citations</w:t>
      </w:r>
    </w:p>
    <w:p w:rsidRPr="00E04233" w:rsidR="006E2BD4" w:rsidP="004C7AFB" w:rsidRDefault="006E2BD4" w14:paraId="3969564A" w14:textId="269CE0B9">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Pr="00E04233" w:rsidR="008D60FA">
        <w:rPr>
          <w:rStyle w:val="CommentReference"/>
          <w:rFonts w:asciiTheme="minorHAnsi" w:hAnsiTheme="minorHAnsi" w:eastAsiaTheme="minorHAnsi" w:cstheme="minorBidi"/>
          <w:b w:val="0"/>
          <w:bCs w:val="0"/>
          <w:color w:val="auto"/>
        </w:rPr>
        <w:commentReference w:id="88"/>
      </w:r>
    </w:p>
    <w:p w:rsidRPr="00E04233" w:rsidR="000F6E81" w:rsidP="00D546E3" w:rsidRDefault="006E2BD4" w14:paraId="1CA381A7" w14:textId="7C649F4C">
      <w:pPr>
        <w:pStyle w:val="BodyText"/>
        <w:jc w:val="both"/>
      </w:pPr>
      <w:r w:rsidRPr="00E04233">
        <w:t xml:space="preserve">At </w:t>
      </w:r>
      <w:r w:rsidRPr="00E04233" w:rsidR="459D7AC0">
        <w:t>the current</w:t>
      </w:r>
      <w:r w:rsidRPr="00E04233">
        <w:t xml:space="preserve"> version of the platform, the only way to cite your sources is by using </w:t>
      </w:r>
      <w:r w:rsidRPr="00E04233" w:rsidR="45E72670">
        <w:t>Zotero</w:t>
      </w:r>
      <w:r w:rsidRPr="00E04233">
        <w:t xml:space="preserve"> with the Zotero Word Plugin.</w:t>
      </w:r>
      <w:r w:rsidRPr="00E04233" w:rsidR="00615E8B">
        <w:t xml:space="preserve"> Zotero allows researchers to save references from library catalogs, research databases and other websites with a single</w:t>
      </w:r>
      <w:r w:rsidRPr="00E04233" w:rsidR="00286CEE">
        <w:t xml:space="preserve"> click </w:t>
      </w:r>
      <w:r w:rsidRPr="00E04233" w:rsidR="00286CEE">
        <w:fldChar w:fldCharType="begin"/>
      </w:r>
      <w:r w:rsidRPr="00E04233" w:rsidR="00286CEE">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Pr="00E04233" w:rsidR="00286CEE">
        <w:fldChar w:fldCharType="separate"/>
      </w:r>
      <w:r w:rsidRPr="00E04233" w:rsidR="00286CEE">
        <w:rPr>
          <w:rFonts w:ascii="Cambria" w:hAnsi="Cambria"/>
        </w:rPr>
        <w:t>(Puckett 2017)</w:t>
      </w:r>
      <w:r w:rsidRPr="00E04233" w:rsidR="00286CEE">
        <w:fldChar w:fldCharType="end"/>
      </w:r>
      <w:r w:rsidRPr="00E04233" w:rsidR="00286CEE">
        <w:t xml:space="preserve">. </w:t>
      </w:r>
      <w:r w:rsidRPr="00E04233" w:rsidR="00615E8B">
        <w:t xml:space="preserve"> </w:t>
      </w:r>
      <w:r w:rsidRPr="00E04233" w:rsidR="00ED1BB0">
        <w:t>Using Zotero, you can simply add, update and manage all citations in your work. A Zotero citation can look like that:</w:t>
      </w:r>
    </w:p>
    <w:p w:rsidRPr="00E04233" w:rsidR="00ED1BB0" w:rsidP="00ED1BB0" w:rsidRDefault="00ED1BB0" w14:paraId="208CED11" w14:textId="18F7863A">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card} An example of a citation</w:t>
      </w:r>
      <w:r w:rsidRPr="00E04233">
        <w:rPr>
          <w:rFonts w:ascii="Consolas" w:hAnsi="Consolas" w:eastAsia="Times New Roman" w:cs="Courier New"/>
          <w:color w:val="1F2328"/>
          <w:sz w:val="20"/>
          <w:szCs w:val="20"/>
        </w:rPr>
        <w:br/>
      </w:r>
      <w:r w:rsidRPr="00E04233" w:rsidR="00FA017F">
        <w:rPr>
          <w:rFonts w:ascii="Consolas" w:hAnsi="Consolas" w:eastAsia="Times New Roman" w:cs="Courier New"/>
          <w:color w:val="1F2328"/>
          <w:sz w:val="20"/>
          <w:szCs w:val="20"/>
        </w:rPr>
        <w:t>A</w:t>
      </w:r>
      <w:r w:rsidRPr="00E04233">
        <w:rPr>
          <w:rFonts w:ascii="Consolas" w:hAnsi="Consolas" w:eastAsia="Times New Roman" w:cs="Courier New"/>
          <w:color w:val="1F2328"/>
          <w:sz w:val="20"/>
          <w:szCs w:val="20"/>
        </w:rPr>
        <w:t xml:space="preserve"> claim </w:t>
      </w:r>
      <w:r w:rsidRPr="00E04233">
        <w:rPr>
          <w:rFonts w:ascii="Consolas" w:hAnsi="Consolas" w:eastAsia="Times New Roman" w:cs="Courier New"/>
          <w:color w:val="1F2328"/>
          <w:sz w:val="20"/>
          <w:szCs w:val="20"/>
        </w:rPr>
        <w:fldChar w:fldCharType="begin"/>
      </w:r>
      <w:r w:rsidRPr="00E04233" w:rsidR="007A7681">
        <w:rPr>
          <w:rFonts w:ascii="Consolas" w:hAnsi="Consolas" w:eastAsia="Times New Roman"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hAnsi="Consolas" w:eastAsia="Times New Roman" w:cs="Courier New"/>
          <w:color w:val="1F2328"/>
          <w:sz w:val="20"/>
          <w:szCs w:val="20"/>
        </w:rPr>
        <w:fldChar w:fldCharType="separate"/>
      </w:r>
      <w:r w:rsidRPr="00E04233" w:rsidR="007A7681">
        <w:rPr>
          <w:rFonts w:ascii="Consolas" w:hAnsi="Consolas"/>
          <w:sz w:val="20"/>
        </w:rPr>
        <w:t>(see Fickers and Tatarinov 2022, vol. 2, chap. 1 for more examples)</w:t>
      </w:r>
      <w:r w:rsidRPr="00E04233">
        <w:rPr>
          <w:rFonts w:ascii="Consolas" w:hAnsi="Consolas" w:eastAsia="Times New Roman" w:cs="Courier New"/>
          <w:color w:val="1F2328"/>
          <w:sz w:val="20"/>
          <w:szCs w:val="20"/>
        </w:rPr>
        <w:fldChar w:fldCharType="end"/>
      </w:r>
      <w:r w:rsidRPr="00E04233">
        <w:rPr>
          <w:rFonts w:ascii="Consolas" w:hAnsi="Consolas" w:eastAsia="Times New Roman" w:cs="Courier New"/>
          <w:color w:val="1F2328"/>
          <w:sz w:val="20"/>
          <w:szCs w:val="20"/>
        </w:rPr>
        <w:t>.</w:t>
      </w:r>
      <w:r w:rsidRPr="00E04233">
        <w:rPr>
          <w:rFonts w:ascii="Consolas" w:hAnsi="Consolas" w:eastAsia="Times New Roman" w:cs="Courier New"/>
          <w:color w:val="1F2328"/>
          <w:sz w:val="20"/>
          <w:szCs w:val="20"/>
        </w:rPr>
        <w:br/>
      </w:r>
      <w:r w:rsidRPr="00E04233">
        <w:rPr>
          <w:rFonts w:ascii="Consolas" w:hAnsi="Consolas" w:eastAsia="Times New Roman" w:cs="Courier New"/>
          <w:color w:val="1F2328"/>
          <w:sz w:val="20"/>
          <w:szCs w:val="20"/>
        </w:rPr>
        <w:t>:::</w:t>
      </w:r>
    </w:p>
    <w:p w:rsidRPr="00E04233" w:rsidR="00444782" w:rsidP="00D546E3" w:rsidRDefault="00ED1BB0" w14:paraId="3CDE8628" w14:textId="5560E429">
      <w:pPr>
        <w:pStyle w:val="BodyText"/>
        <w:jc w:val="both"/>
      </w:pPr>
      <w:r w:rsidRPr="00E04233">
        <w:t xml:space="preserve">Note that </w:t>
      </w:r>
      <w:r w:rsidRPr="00E04233" w:rsidR="00444782">
        <w:t>with Zotero, you manage the content</w:t>
      </w:r>
      <w:r w:rsidRPr="00E04233" w:rsidR="007A7681">
        <w:t>s</w:t>
      </w:r>
      <w:r w:rsidRPr="00E04233" w:rsidR="00444782">
        <w:t xml:space="preserve"> of </w:t>
      </w:r>
      <w:r w:rsidRPr="00E04233" w:rsidR="007A7681">
        <w:t>the source</w:t>
      </w:r>
      <w:r w:rsidRPr="00E04233" w:rsidR="00444782">
        <w:t xml:space="preserve"> centrally </w:t>
      </w:r>
      <w:r w:rsidRPr="00E04233" w:rsidR="007A7681">
        <w:t>with</w:t>
      </w:r>
      <w:r w:rsidRPr="00E04233" w:rsidR="00444782">
        <w:t xml:space="preserve">in your Zotero application. In your </w:t>
      </w:r>
      <w:r w:rsidRPr="00E04233" w:rsidR="007A7681">
        <w:t>book or other literary work</w:t>
      </w:r>
      <w:r w:rsidRPr="00E04233" w:rsidR="00202F10">
        <w:t>,</w:t>
      </w:r>
      <w:r w:rsidRPr="00E04233" w:rsidR="00444782">
        <w:t xml:space="preserve"> </w:t>
      </w:r>
      <w:r w:rsidRPr="00E04233" w:rsidR="007A7681">
        <w:t>you can add a reference to that source</w:t>
      </w:r>
      <w:r w:rsidRPr="00E04233" w:rsidR="00202F10">
        <w:t xml:space="preserve"> and optionally you can</w:t>
      </w:r>
      <w:r w:rsidRPr="00E04233" w:rsidR="007A7681">
        <w:t xml:space="preserve"> </w:t>
      </w:r>
      <w:r w:rsidRPr="00E04233" w:rsidR="00202F10">
        <w:t xml:space="preserve">also </w:t>
      </w:r>
      <w:r w:rsidRPr="00E04233" w:rsidR="007A7681">
        <w:t>add a prefix or a suffix</w:t>
      </w:r>
      <w:r w:rsidRPr="00E04233" w:rsidR="00F26535">
        <w:t xml:space="preserve"> </w:t>
      </w:r>
      <w:r w:rsidRPr="00E04233" w:rsidR="00202F10">
        <w:t>or</w:t>
      </w:r>
      <w:r w:rsidRPr="00E04233" w:rsidR="00F26535">
        <w:t xml:space="preserve"> a page/chapter/figure/etc</w:t>
      </w:r>
      <w:r w:rsidRPr="00E04233" w:rsidR="00202F10">
        <w:t>.</w:t>
      </w:r>
      <w:r w:rsidRPr="00E04233" w:rsidR="00F26535">
        <w:t xml:space="preserve"> you want to cite. </w:t>
      </w:r>
      <w:r w:rsidRPr="00E04233" w:rsidR="00444782">
        <w:t xml:space="preserve">Thus, </w:t>
      </w:r>
      <w:r w:rsidRPr="00E04233" w:rsidR="27A88B8F">
        <w:t>Zotero</w:t>
      </w:r>
      <w:r w:rsidRPr="00E04233" w:rsidR="00444782">
        <w:t xml:space="preserve"> is the only source of truth regarding the quoted source and your current work is the only source of truth regarding the individual reference to the source.</w:t>
      </w:r>
    </w:p>
    <w:p w:rsidR="000F6E81" w:rsidP="00A44C57" w:rsidRDefault="000F6E81" w14:paraId="5C493CEE" w14:textId="08729A23">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tip}</w:t>
      </w:r>
      <w:r w:rsidRPr="00E04233" w:rsidR="00A44C57">
        <w:rPr>
          <w:rFonts w:ascii="Consolas" w:hAnsi="Consolas" w:eastAsia="Times New Roman" w:cs="Courier New"/>
          <w:color w:val="1F2328"/>
          <w:sz w:val="20"/>
          <w:szCs w:val="20"/>
        </w:rPr>
        <w:br/>
      </w:r>
      <w:r w:rsidRPr="00E04233">
        <w:t xml:space="preserve">In case of any questions about their usage, please refer to the </w:t>
      </w:r>
      <w:hyperlink w:history="1" r:id="rId33">
        <w:r w:rsidRPr="00E04233">
          <w:rPr>
            <w:rStyle w:val="Hyperlink"/>
          </w:rPr>
          <w:t>Zotero Word Plugin documentation</w:t>
        </w:r>
      </w:hyperlink>
      <w:r w:rsidRPr="00E04233">
        <w:t>.</w:t>
      </w:r>
      <w:r w:rsidRPr="00E04233">
        <w:br/>
      </w:r>
      <w:r w:rsidRPr="00E04233">
        <w:rPr>
          <w:rFonts w:ascii="Consolas" w:hAnsi="Consolas" w:eastAsia="Times New Roman" w:cs="Courier New"/>
          <w:color w:val="1F2328"/>
          <w:sz w:val="20"/>
          <w:szCs w:val="20"/>
        </w:rPr>
        <w:t>:::</w:t>
      </w:r>
    </w:p>
    <w:p w:rsidRPr="007A5AC9" w:rsidR="007A5AC9" w:rsidP="007A5AC9" w:rsidRDefault="007A5AC9" w14:paraId="5C478017" w14:textId="77777777">
      <w:pPr>
        <w:pStyle w:val="BodyText"/>
      </w:pPr>
    </w:p>
    <w:p w:rsidRPr="00E04233" w:rsidR="006E2BD4" w:rsidP="006E2BD4" w:rsidRDefault="006E2BD4" w14:paraId="76E85D49" w14:textId="5CEE196E">
      <w:pPr>
        <w:pStyle w:val="Heading4"/>
      </w:pPr>
      <w:r w:rsidRPr="00E04233">
        <w:t>Installation of Zotero</w:t>
      </w:r>
    </w:p>
    <w:p w:rsidR="006E2BD4" w:rsidP="006E2BD4" w:rsidRDefault="006E2BD4" w14:paraId="6B054F2F" w14:textId="3CF5CBB3">
      <w:pPr>
        <w:pStyle w:val="BodyText"/>
      </w:pPr>
      <w:r w:rsidRPr="00E04233">
        <w:t xml:space="preserve">To install Zotero, please follow the instructions </w:t>
      </w:r>
      <w:r w:rsidRPr="00E04233" w:rsidR="00010B60">
        <w:t>from</w:t>
      </w:r>
      <w:r w:rsidRPr="00E04233">
        <w:t xml:space="preserve"> the </w:t>
      </w:r>
      <w:hyperlink w:history="1" r:id="rId34">
        <w:r w:rsidRPr="00E04233">
          <w:rPr>
            <w:rStyle w:val="Hyperlink"/>
          </w:rPr>
          <w:t xml:space="preserve">official Zotero </w:t>
        </w:r>
        <w:r w:rsidRPr="00E04233" w:rsidR="00010B60">
          <w:rPr>
            <w:rStyle w:val="Hyperlink"/>
          </w:rPr>
          <w:t>documentation</w:t>
        </w:r>
      </w:hyperlink>
      <w:r w:rsidRPr="00E04233">
        <w:t>.</w:t>
      </w:r>
    </w:p>
    <w:p w:rsidRPr="00E04233" w:rsidR="007A5AC9" w:rsidP="006E2BD4" w:rsidRDefault="007A5AC9" w14:paraId="2DBCAA00" w14:textId="77777777">
      <w:pPr>
        <w:pStyle w:val="BodyText"/>
      </w:pPr>
    </w:p>
    <w:p w:rsidRPr="00E04233" w:rsidR="006E2BD4" w:rsidP="006E2BD4" w:rsidRDefault="006E2BD4" w14:paraId="4C37D159" w14:textId="7D821FCF">
      <w:pPr>
        <w:pStyle w:val="Heading4"/>
      </w:pPr>
      <w:r w:rsidRPr="00E04233">
        <w:t>Installation of Zotero Word Plugin</w:t>
      </w:r>
    </w:p>
    <w:p w:rsidRPr="00E04233" w:rsidR="006E2BD4" w:rsidP="00A44C57" w:rsidRDefault="006B7EE5" w14:paraId="21BE697A" w14:textId="23DB8241">
      <w:pPr>
        <w:pStyle w:val="BodyText"/>
        <w:jc w:val="both"/>
      </w:pPr>
      <w:r w:rsidRPr="00E04233">
        <w:t>Make sure that you have the Zotero Word Plugin installed</w:t>
      </w:r>
      <w:r w:rsidRPr="00E04233" w:rsidR="000F6E81">
        <w:t xml:space="preserve"> by following the instructions in the </w:t>
      </w:r>
      <w:hyperlink w:history="1" r:id="rId35">
        <w:r w:rsidRPr="00E04233" w:rsidR="000F6E81">
          <w:rPr>
            <w:rStyle w:val="Hyperlink"/>
          </w:rPr>
          <w:t>documentation</w:t>
        </w:r>
      </w:hyperlink>
      <w:r w:rsidRPr="00E04233">
        <w:t xml:space="preserve">. </w:t>
      </w:r>
      <w:r w:rsidRPr="00E04233" w:rsidR="00731347">
        <w:t>If you were able to install the plugin successfully, you should be able to see the Zotero tab in your MS Word program.</w:t>
      </w:r>
    </w:p>
    <w:p w:rsidRPr="00E04233" w:rsidR="00DB7925" w:rsidP="00EF7F6D" w:rsidRDefault="00EF7F6D" w14:paraId="0966FD17" w14:textId="6BB3B2B1">
      <w:pPr>
        <w:pStyle w:val="Caption"/>
      </w:pPr>
      <w:bookmarkStart w:name="_Toc187994034" w:id="90"/>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rsidRPr="00E04233" w:rsidR="00731347" w:rsidP="006E2BD4" w:rsidRDefault="00731347" w14:paraId="01F85298" w14:textId="2E854E5D">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EF7F6D" w:rsidTr="00020F21" w14:paraId="4C45A06D" w14:textId="77777777">
        <w:tc>
          <w:tcPr>
            <w:tcW w:w="2341" w:type="dxa"/>
          </w:tcPr>
          <w:p w:rsidRPr="00E04233" w:rsidR="00EF7F6D" w:rsidP="00E826F7" w:rsidRDefault="00EF7F6D" w14:paraId="26E660E8" w14:textId="77777777">
            <w:pPr>
              <w:pStyle w:val="Compact"/>
              <w:rPr>
                <w:sz w:val="18"/>
                <w:szCs w:val="18"/>
              </w:rPr>
            </w:pPr>
            <w:r w:rsidRPr="00E04233">
              <w:rPr>
                <w:sz w:val="18"/>
                <w:szCs w:val="18"/>
              </w:rPr>
              <w:t>##Digital-input</w:t>
            </w:r>
          </w:p>
        </w:tc>
        <w:tc>
          <w:tcPr>
            <w:tcW w:w="7009" w:type="dxa"/>
          </w:tcPr>
          <w:p w:rsidRPr="00E04233" w:rsidR="00EF7F6D" w:rsidP="00E826F7" w:rsidRDefault="00EF7F6D" w14:paraId="6F207C18" w14:textId="6EC77BEA">
            <w:pPr>
              <w:pStyle w:val="Compact"/>
              <w:rPr>
                <w:sz w:val="18"/>
                <w:szCs w:val="18"/>
              </w:rPr>
            </w:pPr>
            <w:r w:rsidRPr="00E04233">
              <w:rPr>
                <w:sz w:val="18"/>
                <w:szCs w:val="18"/>
              </w:rPr>
              <w:t>./assets/02_introduction_to_docx/</w:t>
            </w:r>
          </w:p>
        </w:tc>
      </w:tr>
      <w:tr w:rsidRPr="00E04233" w:rsidR="00EF7F6D" w:rsidTr="00E826F7" w14:paraId="634971EF" w14:textId="77777777">
        <w:tc>
          <w:tcPr>
            <w:tcW w:w="2341" w:type="dxa"/>
          </w:tcPr>
          <w:p w:rsidRPr="00E04233" w:rsidR="00EF7F6D" w:rsidP="00E826F7" w:rsidRDefault="00EF7F6D" w14:paraId="26284B3E" w14:textId="77777777">
            <w:pPr>
              <w:pStyle w:val="Compact"/>
              <w:rPr>
                <w:sz w:val="18"/>
                <w:szCs w:val="18"/>
              </w:rPr>
            </w:pPr>
            <w:r w:rsidRPr="00E04233">
              <w:rPr>
                <w:sz w:val="18"/>
                <w:szCs w:val="18"/>
              </w:rPr>
              <w:t>##Paper-input</w:t>
            </w:r>
          </w:p>
        </w:tc>
        <w:tc>
          <w:tcPr>
            <w:tcW w:w="7009" w:type="dxa"/>
          </w:tcPr>
          <w:p w:rsidRPr="00E04233" w:rsidR="00EF7F6D" w:rsidP="00E826F7" w:rsidRDefault="00EF7F6D" w14:paraId="72DB5499" w14:textId="75E9AF59">
            <w:pPr>
              <w:pStyle w:val="Compact"/>
              <w:rPr>
                <w:sz w:val="18"/>
                <w:szCs w:val="18"/>
              </w:rPr>
            </w:pPr>
            <w:r w:rsidRPr="00E04233">
              <w:rPr>
                <w:sz w:val="18"/>
                <w:szCs w:val="18"/>
              </w:rPr>
              <w:t>./assets/02_introduction_to_docx/</w:t>
            </w:r>
          </w:p>
        </w:tc>
      </w:tr>
      <w:tr w:rsidRPr="00E04233" w:rsidR="00EF7F6D" w:rsidTr="00E826F7" w14:paraId="510B86D2" w14:textId="77777777">
        <w:tc>
          <w:tcPr>
            <w:tcW w:w="2341" w:type="dxa"/>
          </w:tcPr>
          <w:p w:rsidRPr="00E04233" w:rsidR="00EF7F6D" w:rsidP="00E826F7" w:rsidRDefault="00EF7F6D" w14:paraId="13A4BD83" w14:textId="77777777">
            <w:pPr>
              <w:pStyle w:val="Compact"/>
              <w:rPr>
                <w:sz w:val="18"/>
                <w:szCs w:val="18"/>
              </w:rPr>
            </w:pPr>
            <w:r w:rsidRPr="00E04233">
              <w:rPr>
                <w:sz w:val="18"/>
                <w:szCs w:val="18"/>
              </w:rPr>
              <w:t>##Source</w:t>
            </w:r>
          </w:p>
        </w:tc>
        <w:tc>
          <w:tcPr>
            <w:tcW w:w="7009" w:type="dxa"/>
          </w:tcPr>
          <w:p w:rsidRPr="00E04233" w:rsidR="00EF7F6D" w:rsidP="00E826F7" w:rsidRDefault="00EF7F6D" w14:paraId="3206FC58"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EF7F6D" w:rsidTr="00020F21" w14:paraId="126F3818" w14:textId="77777777">
        <w:tc>
          <w:tcPr>
            <w:tcW w:w="2341" w:type="dxa"/>
          </w:tcPr>
          <w:p w:rsidRPr="00E04233" w:rsidR="00EF7F6D" w:rsidP="00E826F7" w:rsidRDefault="00EF7F6D" w14:paraId="424011BD" w14:textId="77777777">
            <w:pPr>
              <w:pStyle w:val="Compact"/>
              <w:rPr>
                <w:sz w:val="18"/>
                <w:szCs w:val="18"/>
              </w:rPr>
            </w:pPr>
            <w:r w:rsidRPr="00E04233">
              <w:rPr>
                <w:sz w:val="18"/>
                <w:szCs w:val="18"/>
              </w:rPr>
              <w:t>##Author</w:t>
            </w:r>
          </w:p>
        </w:tc>
        <w:tc>
          <w:tcPr>
            <w:tcW w:w="7009" w:type="dxa"/>
          </w:tcPr>
          <w:p w:rsidRPr="00E04233" w:rsidR="00EF7F6D" w:rsidP="00E826F7" w:rsidRDefault="00EF7F6D" w14:paraId="2EF54545"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EF7F6D" w:rsidTr="00E826F7" w14:paraId="2001BA92" w14:textId="77777777">
        <w:tc>
          <w:tcPr>
            <w:tcW w:w="2341" w:type="dxa"/>
          </w:tcPr>
          <w:p w:rsidRPr="00E04233" w:rsidR="00EF7F6D" w:rsidP="00E826F7" w:rsidRDefault="00EF7F6D" w14:paraId="4FC7A3E5" w14:textId="77777777">
            <w:pPr>
              <w:pStyle w:val="Compact"/>
              <w:rPr>
                <w:sz w:val="18"/>
                <w:szCs w:val="18"/>
              </w:rPr>
            </w:pPr>
            <w:r w:rsidRPr="00E04233">
              <w:rPr>
                <w:sz w:val="18"/>
                <w:szCs w:val="18"/>
              </w:rPr>
              <w:t>##Alt-text</w:t>
            </w:r>
          </w:p>
        </w:tc>
        <w:tc>
          <w:tcPr>
            <w:tcW w:w="7009" w:type="dxa"/>
          </w:tcPr>
          <w:p w:rsidRPr="00E04233" w:rsidR="00EF7F6D" w:rsidP="00E826F7" w:rsidRDefault="00EF7F6D" w14:paraId="38E7645B" w14:textId="05709B90">
            <w:pPr>
              <w:pStyle w:val="Compact"/>
              <w:rPr>
                <w:rFonts w:cstheme="majorHAnsi"/>
                <w:sz w:val="18"/>
                <w:szCs w:val="18"/>
              </w:rPr>
            </w:pPr>
            <w:r w:rsidRPr="00E04233">
              <w:rPr>
                <w:rFonts w:cstheme="majorHAnsi"/>
                <w:sz w:val="18"/>
                <w:szCs w:val="18"/>
              </w:rPr>
              <w:t xml:space="preserve">MS Word </w:t>
            </w:r>
            <w:r w:rsidRPr="00E04233" w:rsidR="00510770">
              <w:rPr>
                <w:rFonts w:cstheme="majorHAnsi"/>
                <w:sz w:val="18"/>
                <w:szCs w:val="18"/>
              </w:rPr>
              <w:t xml:space="preserve">top pane showing Zotero </w:t>
            </w:r>
            <w:r w:rsidRPr="00E04233" w:rsidR="006A61C2">
              <w:rPr>
                <w:rFonts w:cstheme="majorHAnsi"/>
                <w:sz w:val="18"/>
                <w:szCs w:val="18"/>
              </w:rPr>
              <w:t>tab</w:t>
            </w:r>
            <w:r w:rsidRPr="00E04233" w:rsidR="00B80A53">
              <w:rPr>
                <w:rFonts w:cstheme="majorHAnsi"/>
                <w:sz w:val="18"/>
                <w:szCs w:val="18"/>
              </w:rPr>
              <w:t xml:space="preserve"> open</w:t>
            </w:r>
            <w:r w:rsidRPr="00E04233" w:rsidR="00510770">
              <w:rPr>
                <w:rFonts w:cstheme="majorHAnsi"/>
                <w:sz w:val="18"/>
                <w:szCs w:val="18"/>
              </w:rPr>
              <w:t xml:space="preserve"> in </w:t>
            </w:r>
            <w:r w:rsidRPr="00E04233" w:rsidR="00134C42">
              <w:rPr>
                <w:rFonts w:cstheme="majorHAnsi"/>
                <w:sz w:val="18"/>
                <w:szCs w:val="18"/>
              </w:rPr>
              <w:t xml:space="preserve">a </w:t>
            </w:r>
            <w:r w:rsidRPr="00E04233" w:rsidR="00510770">
              <w:rPr>
                <w:rFonts w:cstheme="majorHAnsi"/>
                <w:sz w:val="18"/>
                <w:szCs w:val="18"/>
              </w:rPr>
              <w:t>MS Word ribbon</w:t>
            </w:r>
          </w:p>
        </w:tc>
      </w:tr>
      <w:tr w:rsidRPr="00E04233" w:rsidR="00C24117" w:rsidTr="00E826F7" w14:paraId="1C4241DF" w14:textId="77777777">
        <w:tc>
          <w:tcPr>
            <w:tcW w:w="2341" w:type="dxa"/>
          </w:tcPr>
          <w:p w:rsidRPr="00E04233" w:rsidR="00C24117" w:rsidP="00E826F7" w:rsidRDefault="00C24117" w14:paraId="05472ABE" w14:textId="0639AD92">
            <w:pPr>
              <w:pStyle w:val="Compact"/>
              <w:rPr>
                <w:sz w:val="18"/>
                <w:szCs w:val="18"/>
              </w:rPr>
            </w:pPr>
            <w:r>
              <w:rPr>
                <w:sz w:val="18"/>
                <w:szCs w:val="18"/>
              </w:rPr>
              <w:t>##Is-ready</w:t>
            </w:r>
          </w:p>
        </w:tc>
        <w:tc>
          <w:tcPr>
            <w:tcW w:w="7009" w:type="dxa"/>
          </w:tcPr>
          <w:p w:rsidRPr="00E04233" w:rsidR="00C24117" w:rsidP="00E826F7" w:rsidRDefault="00C24117" w14:paraId="163F7A44" w14:textId="02825040">
            <w:pPr>
              <w:pStyle w:val="Compact"/>
              <w:rPr>
                <w:rFonts w:cstheme="majorHAnsi"/>
                <w:sz w:val="18"/>
                <w:szCs w:val="18"/>
              </w:rPr>
            </w:pPr>
            <w:r>
              <w:rPr>
                <w:rFonts w:cstheme="majorHAnsi"/>
                <w:sz w:val="18"/>
                <w:szCs w:val="18"/>
              </w:rPr>
              <w:t>True</w:t>
            </w:r>
          </w:p>
        </w:tc>
      </w:tr>
      <w:tr w:rsidRPr="00E04233" w:rsidR="00C24117" w:rsidTr="00E826F7" w14:paraId="14A89C24" w14:textId="77777777">
        <w:tc>
          <w:tcPr>
            <w:tcW w:w="2341" w:type="dxa"/>
          </w:tcPr>
          <w:p w:rsidRPr="00E04233" w:rsidR="00C24117" w:rsidP="00E826F7" w:rsidRDefault="00C24117" w14:paraId="160C6BDC" w14:textId="283B55A3">
            <w:pPr>
              <w:pStyle w:val="Compact"/>
              <w:rPr>
                <w:sz w:val="18"/>
                <w:szCs w:val="18"/>
              </w:rPr>
            </w:pPr>
            <w:r>
              <w:rPr>
                <w:sz w:val="18"/>
                <w:szCs w:val="18"/>
              </w:rPr>
              <w:t>##Color</w:t>
            </w:r>
          </w:p>
        </w:tc>
        <w:tc>
          <w:tcPr>
            <w:tcW w:w="7009" w:type="dxa"/>
          </w:tcPr>
          <w:p w:rsidRPr="00E04233" w:rsidR="00C24117" w:rsidP="00E826F7" w:rsidRDefault="00C24117" w14:paraId="75929D47" w14:textId="74A11ABA">
            <w:pPr>
              <w:pStyle w:val="Compact"/>
              <w:rPr>
                <w:rFonts w:cstheme="majorHAnsi"/>
                <w:sz w:val="18"/>
                <w:szCs w:val="18"/>
              </w:rPr>
            </w:pPr>
            <w:r>
              <w:rPr>
                <w:rFonts w:cstheme="majorHAnsi"/>
                <w:sz w:val="18"/>
                <w:szCs w:val="18"/>
              </w:rPr>
              <w:t>True</w:t>
            </w:r>
          </w:p>
        </w:tc>
      </w:tr>
    </w:tbl>
    <w:p w:rsidRPr="00E04233" w:rsidR="00EF7F6D" w:rsidP="006E2BD4" w:rsidRDefault="00EF7F6D" w14:paraId="1D281CD2" w14:textId="77777777">
      <w:pPr>
        <w:pStyle w:val="BodyText"/>
      </w:pPr>
    </w:p>
    <w:p w:rsidRPr="00E04233" w:rsidR="006E2BD4" w:rsidP="006E2BD4" w:rsidRDefault="006E2BD4" w14:paraId="7E38AAD0" w14:textId="0BE92032">
      <w:pPr>
        <w:pStyle w:val="Heading4"/>
      </w:pPr>
      <w:r w:rsidRPr="00E04233">
        <w:t xml:space="preserve">How </w:t>
      </w:r>
      <w:r w:rsidRPr="00E04233" w:rsidR="00827234">
        <w:t>To Add/Edit A Citation</w:t>
      </w:r>
    </w:p>
    <w:p w:rsidRPr="00E04233" w:rsidR="00282D3D" w:rsidP="003F5654" w:rsidRDefault="004737B7" w14:paraId="1043821A" w14:textId="7F8372A8">
      <w:pPr>
        <w:pStyle w:val="BodyText"/>
        <w:jc w:val="both"/>
      </w:pPr>
      <w:r w:rsidRPr="00E04233">
        <w:t xml:space="preserve">Please follow the </w:t>
      </w:r>
      <w:hyperlink w:history="1" r:id="rId37">
        <w:r w:rsidRPr="00E04233">
          <w:rPr>
            <w:rStyle w:val="Hyperlink"/>
          </w:rPr>
          <w:t>Zotero plugin instructions</w:t>
        </w:r>
      </w:hyperlink>
      <w:r w:rsidRPr="00E04233">
        <w:t xml:space="preserve"> on how to add and/or edit your citations.</w:t>
      </w:r>
    </w:p>
    <w:p w:rsidR="00CF6297" w:rsidP="00C21F5A" w:rsidRDefault="00C21F5A" w14:paraId="08AC7E69" w14:textId="1F3F5D8F">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rsidRPr="007A5AC9" w:rsidR="007A5AC9" w:rsidP="007A5AC9" w:rsidRDefault="007A5AC9" w14:paraId="497AD147" w14:textId="77777777">
      <w:pPr>
        <w:pStyle w:val="BodyText"/>
        <w:jc w:val="both"/>
      </w:pPr>
    </w:p>
    <w:p w:rsidRPr="00E04233" w:rsidR="00F2202A" w:rsidP="00F2202A" w:rsidRDefault="00F2202A" w14:paraId="639221FE" w14:textId="10D5B7B4">
      <w:pPr>
        <w:pStyle w:val="Heading4"/>
      </w:pPr>
      <w:r w:rsidRPr="00E04233">
        <w:t xml:space="preserve">How </w:t>
      </w:r>
      <w:r w:rsidRPr="00E04233" w:rsidR="00827234">
        <w:t>To Check If Your Citation Is Valid</w:t>
      </w:r>
    </w:p>
    <w:p w:rsidRPr="00E04233" w:rsidR="009B320A" w:rsidP="007E2ECF" w:rsidRDefault="00AD67EA" w14:paraId="3BD89A94" w14:textId="0851B222">
      <w:pPr>
        <w:pStyle w:val="BodyText"/>
        <w:jc w:val="both"/>
      </w:pPr>
      <w:r w:rsidRPr="00E04233">
        <w:t>A valid citation</w:t>
      </w:r>
      <w:r w:rsidRPr="00E04233" w:rsidR="009B320A">
        <w:t xml:space="preserve"> should be an active field, which can be updated, edited and to which you can toggle field codes to see their internals</w:t>
      </w:r>
      <w:r w:rsidRPr="00E04233">
        <w:t xml:space="preserve"> (see figure </w:t>
      </w:r>
      <w:r w:rsidRPr="00E04233" w:rsidR="0099751B">
        <w:fldChar w:fldCharType="begin"/>
      </w:r>
      <w:r w:rsidRPr="00E04233" w:rsidR="0099751B">
        <w:instrText xml:space="preserve"> REF _Ref156828591 \h </w:instrText>
      </w:r>
      <w:r w:rsidRPr="00E04233" w:rsidR="007E2ECF">
        <w:instrText xml:space="preserve"> \* MERGEFORMAT </w:instrText>
      </w:r>
      <w:r w:rsidRPr="00E04233" w:rsidR="0099751B">
        <w:fldChar w:fldCharType="separate"/>
      </w:r>
      <w:proofErr w:type="spellStart"/>
      <w:r w:rsidRPr="00E04233" w:rsidR="00A94C10">
        <w:t>Figure</w:t>
      </w:r>
      <w:proofErr w:type="spellEnd"/>
      <w:r w:rsidRPr="00E04233" w:rsidR="00A94C10">
        <w:t xml:space="preserve"> 5</w:t>
      </w:r>
      <w:r w:rsidRPr="00E04233" w:rsidR="0099751B">
        <w:fldChar w:fldCharType="end"/>
      </w:r>
      <w:r w:rsidRPr="00E04233">
        <w:t>)</w:t>
      </w:r>
      <w:r w:rsidRPr="00E04233" w:rsidR="009B320A">
        <w:t>.</w:t>
      </w:r>
      <w:r w:rsidRPr="00E04233" w:rsidR="002D259C">
        <w:t xml:space="preserve"> Do not use those options for editing – </w:t>
      </w:r>
      <w:r w:rsidRPr="00E04233" w:rsidR="00A938E9">
        <w:t xml:space="preserve">for that purpose </w:t>
      </w:r>
      <w:r w:rsidRPr="00E04233" w:rsidR="002D259C">
        <w:t>use the “Add/Edit Citation” butto</w:t>
      </w:r>
      <w:r w:rsidRPr="00E04233" w:rsidR="004B5DED">
        <w:t>n</w:t>
      </w:r>
      <w:r w:rsidRPr="00E04233" w:rsidR="00E012AB">
        <w:t xml:space="preserve"> on the top left corner of the MS Word “Zotero” tab</w:t>
      </w:r>
      <w:r w:rsidRPr="00E04233" w:rsidR="002D259C">
        <w:t>.</w:t>
      </w:r>
      <w:r w:rsidRPr="00E04233" w:rsidR="009B320A">
        <w:t xml:space="preserve"> Please do not, under any circumstances, unlink your Zotero citations as this will irreversibly break them.</w:t>
      </w:r>
    </w:p>
    <w:p w:rsidRPr="00E04233" w:rsidR="00CF3A16" w:rsidP="00B6631F" w:rsidRDefault="00B6631F" w14:paraId="7061581E" w14:textId="2BA599A8">
      <w:pPr>
        <w:pStyle w:val="Caption"/>
        <w:jc w:val="both"/>
      </w:pPr>
      <w:bookmarkStart w:name="_Ref156828591" w:id="91"/>
      <w:bookmarkStart w:name="_Toc187994035" w:id="92"/>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rsidRPr="00E04233" w:rsidR="009B320A" w:rsidP="009B320A" w:rsidRDefault="009B320A" w14:paraId="5B1E049F" w14:textId="6ECDF141">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Pr="00E04233" w:rsidR="003532EF" w:rsidTr="00020F21" w14:paraId="5F74C8CB" w14:textId="77777777">
        <w:tc>
          <w:tcPr>
            <w:tcW w:w="2341" w:type="dxa"/>
          </w:tcPr>
          <w:p w:rsidRPr="00E04233" w:rsidR="003532EF" w:rsidP="00E826F7" w:rsidRDefault="003532EF" w14:paraId="412AFE5E" w14:textId="77777777">
            <w:pPr>
              <w:pStyle w:val="Compact"/>
              <w:rPr>
                <w:sz w:val="18"/>
                <w:szCs w:val="18"/>
              </w:rPr>
            </w:pPr>
            <w:r w:rsidRPr="00E04233">
              <w:rPr>
                <w:sz w:val="18"/>
                <w:szCs w:val="18"/>
              </w:rPr>
              <w:t>##Digital-input</w:t>
            </w:r>
          </w:p>
        </w:tc>
        <w:tc>
          <w:tcPr>
            <w:tcW w:w="7009" w:type="dxa"/>
          </w:tcPr>
          <w:p w:rsidRPr="00E04233" w:rsidR="003532EF" w:rsidP="00E826F7" w:rsidRDefault="003532EF" w14:paraId="296D4174" w14:textId="2F36636E">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4F76E4B4" w14:textId="77777777">
        <w:tc>
          <w:tcPr>
            <w:tcW w:w="2341" w:type="dxa"/>
          </w:tcPr>
          <w:p w:rsidRPr="00E04233" w:rsidR="003532EF" w:rsidP="00E826F7" w:rsidRDefault="003532EF" w14:paraId="1E4802CB" w14:textId="77777777">
            <w:pPr>
              <w:pStyle w:val="Compact"/>
              <w:rPr>
                <w:sz w:val="18"/>
                <w:szCs w:val="18"/>
              </w:rPr>
            </w:pPr>
            <w:r w:rsidRPr="00E04233">
              <w:rPr>
                <w:sz w:val="18"/>
                <w:szCs w:val="18"/>
              </w:rPr>
              <w:t>##Paper-input</w:t>
            </w:r>
          </w:p>
        </w:tc>
        <w:tc>
          <w:tcPr>
            <w:tcW w:w="7009" w:type="dxa"/>
          </w:tcPr>
          <w:p w:rsidRPr="00E04233" w:rsidR="003532EF" w:rsidP="00E826F7" w:rsidRDefault="003532EF" w14:paraId="4B9FE090" w14:textId="549137BF">
            <w:pPr>
              <w:pStyle w:val="Compact"/>
              <w:rPr>
                <w:sz w:val="18"/>
                <w:szCs w:val="18"/>
              </w:rPr>
            </w:pPr>
            <w:r w:rsidRPr="00E04233">
              <w:rPr>
                <w:sz w:val="18"/>
                <w:szCs w:val="18"/>
              </w:rPr>
              <w:t>./assets/02_introduction_to_docx/</w:t>
            </w:r>
            <w:r w:rsidRPr="00E04233" w:rsidR="00737C5A">
              <w:rPr>
                <w:sz w:val="18"/>
                <w:szCs w:val="18"/>
              </w:rPr>
              <w:t>zotero-citation-as-an-active-field.png</w:t>
            </w:r>
          </w:p>
        </w:tc>
      </w:tr>
      <w:tr w:rsidRPr="00E04233" w:rsidR="003532EF" w:rsidTr="00E826F7" w14:paraId="536D0765" w14:textId="77777777">
        <w:tc>
          <w:tcPr>
            <w:tcW w:w="2341" w:type="dxa"/>
          </w:tcPr>
          <w:p w:rsidRPr="00E04233" w:rsidR="003532EF" w:rsidP="00E826F7" w:rsidRDefault="003532EF" w14:paraId="1F30B8EA" w14:textId="77777777">
            <w:pPr>
              <w:pStyle w:val="Compact"/>
              <w:rPr>
                <w:sz w:val="18"/>
                <w:szCs w:val="18"/>
              </w:rPr>
            </w:pPr>
            <w:r w:rsidRPr="00E04233">
              <w:rPr>
                <w:sz w:val="18"/>
                <w:szCs w:val="18"/>
              </w:rPr>
              <w:t>##Source</w:t>
            </w:r>
          </w:p>
        </w:tc>
        <w:tc>
          <w:tcPr>
            <w:tcW w:w="7009" w:type="dxa"/>
          </w:tcPr>
          <w:p w:rsidRPr="00E04233" w:rsidR="003532EF" w:rsidP="00E826F7" w:rsidRDefault="003532EF" w14:paraId="2B32B596" w14:textId="7777777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Pr="00E04233" w:rsidR="003532EF" w:rsidTr="00020F21" w14:paraId="5B95C88B" w14:textId="77777777">
        <w:tc>
          <w:tcPr>
            <w:tcW w:w="2341" w:type="dxa"/>
          </w:tcPr>
          <w:p w:rsidRPr="00E04233" w:rsidR="003532EF" w:rsidP="00E826F7" w:rsidRDefault="003532EF" w14:paraId="18C1879C" w14:textId="77777777">
            <w:pPr>
              <w:pStyle w:val="Compact"/>
              <w:rPr>
                <w:sz w:val="18"/>
                <w:szCs w:val="18"/>
              </w:rPr>
            </w:pPr>
            <w:r w:rsidRPr="00E04233">
              <w:rPr>
                <w:sz w:val="18"/>
                <w:szCs w:val="18"/>
              </w:rPr>
              <w:t>##Author</w:t>
            </w:r>
          </w:p>
        </w:tc>
        <w:tc>
          <w:tcPr>
            <w:tcW w:w="7009" w:type="dxa"/>
          </w:tcPr>
          <w:p w:rsidRPr="00E04233" w:rsidR="003532EF" w:rsidP="00E826F7" w:rsidRDefault="003532EF" w14:paraId="537C1DF3" w14:textId="77777777">
            <w:pPr>
              <w:pStyle w:val="Compact"/>
              <w:rPr>
                <w:rFonts w:cstheme="majorHAnsi"/>
                <w:sz w:val="18"/>
                <w:szCs w:val="18"/>
              </w:rPr>
            </w:pPr>
            <w:r w:rsidRPr="00E04233">
              <w:rPr>
                <w:rFonts w:eastAsia="Times New Roman" w:cstheme="majorHAnsi"/>
                <w:sz w:val="18"/>
                <w:szCs w:val="18"/>
              </w:rPr>
              <w:t>Paweł Kamiński</w:t>
            </w:r>
          </w:p>
        </w:tc>
      </w:tr>
      <w:tr w:rsidRPr="00E04233" w:rsidR="003532EF" w:rsidTr="00E826F7" w14:paraId="56E490D1" w14:textId="77777777">
        <w:tc>
          <w:tcPr>
            <w:tcW w:w="2341" w:type="dxa"/>
          </w:tcPr>
          <w:p w:rsidRPr="00E04233" w:rsidR="003532EF" w:rsidP="00E826F7" w:rsidRDefault="003532EF" w14:paraId="1C3B7176" w14:textId="77777777">
            <w:pPr>
              <w:pStyle w:val="Compact"/>
              <w:rPr>
                <w:sz w:val="18"/>
                <w:szCs w:val="18"/>
              </w:rPr>
            </w:pPr>
            <w:r w:rsidRPr="00E04233">
              <w:rPr>
                <w:sz w:val="18"/>
                <w:szCs w:val="18"/>
              </w:rPr>
              <w:t>##Alt-text</w:t>
            </w:r>
          </w:p>
        </w:tc>
        <w:tc>
          <w:tcPr>
            <w:tcW w:w="7009" w:type="dxa"/>
          </w:tcPr>
          <w:p w:rsidRPr="00E04233" w:rsidR="003532EF" w:rsidP="00E826F7" w:rsidRDefault="003532EF" w14:paraId="2F7C8419" w14:textId="79EDF041">
            <w:pPr>
              <w:pStyle w:val="Compact"/>
              <w:rPr>
                <w:rFonts w:cstheme="majorHAnsi"/>
                <w:sz w:val="18"/>
                <w:szCs w:val="18"/>
              </w:rPr>
            </w:pPr>
            <w:r w:rsidRPr="00E04233">
              <w:rPr>
                <w:rFonts w:cstheme="majorHAnsi"/>
                <w:sz w:val="18"/>
                <w:szCs w:val="18"/>
              </w:rPr>
              <w:t xml:space="preserve">A </w:t>
            </w:r>
            <w:r w:rsidRPr="00E04233" w:rsidR="0061039D">
              <w:rPr>
                <w:rFonts w:cstheme="majorHAnsi"/>
                <w:sz w:val="18"/>
                <w:szCs w:val="18"/>
              </w:rPr>
              <w:t>citation</w:t>
            </w:r>
            <w:r w:rsidRPr="00E04233">
              <w:rPr>
                <w:rFonts w:cstheme="majorHAnsi"/>
                <w:sz w:val="18"/>
                <w:szCs w:val="18"/>
              </w:rPr>
              <w:t xml:space="preserve"> in MS Word </w:t>
            </w:r>
            <w:r w:rsidRPr="00E04233" w:rsidR="0061039D">
              <w:rPr>
                <w:rFonts w:cstheme="majorHAnsi"/>
                <w:sz w:val="18"/>
                <w:szCs w:val="18"/>
              </w:rPr>
              <w:t>with right click menu open</w:t>
            </w:r>
          </w:p>
        </w:tc>
      </w:tr>
    </w:tbl>
    <w:p w:rsidRPr="00E04233" w:rsidR="003532EF" w:rsidP="003532EF" w:rsidRDefault="003532EF" w14:paraId="5CF514C7" w14:textId="77777777">
      <w:pPr>
        <w:pStyle w:val="BodyText"/>
      </w:pPr>
    </w:p>
    <w:p w:rsidRPr="00E04233" w:rsidR="00CF6297" w:rsidP="00CF6297" w:rsidRDefault="00CF6297" w14:paraId="4B343E7F" w14:textId="10E99D48">
      <w:pPr>
        <w:pStyle w:val="Heading4"/>
      </w:pPr>
      <w:r w:rsidRPr="00E04233">
        <w:t>Document Preferences</w:t>
      </w:r>
    </w:p>
    <w:p w:rsidRPr="00E04233" w:rsidR="004737B7" w:rsidP="00A44C57" w:rsidRDefault="00CD565D" w14:paraId="620F4324" w14:textId="6D99E0BF">
      <w:pPr>
        <w:pStyle w:val="BodyText"/>
        <w:jc w:val="both"/>
        <w:rPr>
          <w:vertAlign w:val="superscript"/>
        </w:rPr>
      </w:pPr>
      <w:r w:rsidRPr="00E04233">
        <w:t xml:space="preserve">You can always change options of your citations by setting the Document Preferences. In particular, you can change the citation style, </w:t>
      </w:r>
      <w:r w:rsidRPr="00E04233" w:rsidR="001D77FC">
        <w:t xml:space="preserve">language, </w:t>
      </w:r>
      <w:r w:rsidRPr="00E04233">
        <w:t>whether the citations are displayed as footnotes</w:t>
      </w:r>
      <w:r w:rsidRPr="00E04233" w:rsidR="001D77FC">
        <w:t xml:space="preserve"> or endnotes, etc.</w:t>
      </w:r>
      <w:r w:rsidRPr="00E04233" w:rsidR="37875970">
        <w:t xml:space="preserve"> Please set your Zotero style to Chicago Manual of Style (17</w:t>
      </w:r>
      <w:r w:rsidRPr="00E04233" w:rsidR="37875970">
        <w:rPr>
          <w:vertAlign w:val="superscript"/>
        </w:rPr>
        <w:t>th</w:t>
      </w:r>
      <w:r w:rsidRPr="00E04233" w:rsidR="37875970">
        <w:t xml:space="preserve"> edition, author-date style).</w:t>
      </w:r>
    </w:p>
    <w:p w:rsidRPr="00E04233" w:rsidR="00CD565D" w:rsidP="00CD565D" w:rsidRDefault="00CD565D" w14:paraId="1BC23DA2" w14:textId="6BC91EB4">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hAnsi="Consolas" w:eastAsia="Times New Roman" w:cs="Courier New"/>
          <w:color w:val="1F2328"/>
          <w:sz w:val="20"/>
          <w:szCs w:val="20"/>
        </w:rPr>
      </w:pPr>
      <w:r w:rsidRPr="00E04233">
        <w:rPr>
          <w:rFonts w:ascii="Consolas" w:hAnsi="Consolas" w:eastAsia="Times New Roman" w:cs="Courier New"/>
          <w:color w:val="1F2328"/>
          <w:sz w:val="20"/>
          <w:szCs w:val="20"/>
        </w:rPr>
        <w:t>:::{important}</w:t>
      </w:r>
      <w:r w:rsidRPr="00E04233">
        <w:br/>
      </w:r>
      <w:r w:rsidRPr="00E04233" w:rsidR="001D77FC">
        <w:t>In the “Store Citations as” document preferences, w</w:t>
      </w:r>
      <w:r w:rsidRPr="00E04233">
        <w:t xml:space="preserve">e recommend </w:t>
      </w:r>
      <w:r w:rsidRPr="00E04233" w:rsidR="45874965">
        <w:t>using</w:t>
      </w:r>
      <w:r w:rsidRPr="00E04233" w:rsidR="001D77FC">
        <w:t xml:space="preserve"> the Fields option</w:t>
      </w:r>
      <w:r w:rsidRPr="00E04233">
        <w:t>.</w:t>
      </w:r>
      <w:r w:rsidRPr="00E04233" w:rsidR="001D77FC">
        <w:t xml:space="preserve"> Storing your citations as bookmarks may not render correct result.</w:t>
      </w:r>
      <w:r w:rsidRPr="00E04233">
        <w:br/>
      </w:r>
      <w:r w:rsidRPr="00E04233">
        <w:rPr>
          <w:rFonts w:ascii="Consolas" w:hAnsi="Consolas" w:eastAsia="Times New Roman" w:cs="Courier New"/>
          <w:color w:val="1F2328"/>
          <w:sz w:val="20"/>
          <w:szCs w:val="20"/>
        </w:rPr>
        <w:t>:::</w:t>
      </w:r>
    </w:p>
    <w:p w:rsidR="00731347" w:rsidP="00A44C57" w:rsidRDefault="00282D3D" w14:paraId="7C5BF3B1" w14:textId="654DC043">
      <w:pPr>
        <w:pStyle w:val="BodyText"/>
        <w:jc w:val="both"/>
      </w:pPr>
      <w:r w:rsidRPr="00E04233">
        <w:t xml:space="preserve">By default, your citation will be rendered how you, the author, added it. Please note however that </w:t>
      </w:r>
      <w:r w:rsidRPr="00E04233" w:rsidR="00EA16E2">
        <w:t>your document preferences might be overwritten by the platform</w:t>
      </w:r>
      <w:r w:rsidRPr="00E04233" w:rsidR="003A3167">
        <w:t>.</w:t>
      </w:r>
      <w:r w:rsidRPr="00E04233" w:rsidR="00EA16E2">
        <w:t xml:space="preserve"> For example, a different citation style </w:t>
      </w:r>
      <w:r w:rsidRPr="00E04233" w:rsidR="009B1C99">
        <w:t>may</w:t>
      </w:r>
      <w:r w:rsidRPr="00E04233" w:rsidR="00EA16E2">
        <w:t xml:space="preserve"> be chosen by the publisher.</w:t>
      </w:r>
    </w:p>
    <w:p w:rsidRPr="00E04233" w:rsidR="007A5AC9" w:rsidP="00A44C57" w:rsidRDefault="007A5AC9" w14:paraId="2ADDEE4F" w14:textId="77777777">
      <w:pPr>
        <w:pStyle w:val="BodyText"/>
        <w:jc w:val="both"/>
      </w:pPr>
    </w:p>
    <w:p w:rsidRPr="00E04233" w:rsidR="006E2BD4" w:rsidP="006B7EE5" w:rsidRDefault="006B7EE5" w14:paraId="6B649F62" w14:textId="44663703">
      <w:pPr>
        <w:pStyle w:val="Heading4"/>
      </w:pPr>
      <w:r w:rsidRPr="00E04233">
        <w:t>Bibliography</w:t>
      </w:r>
    </w:p>
    <w:p w:rsidRPr="00E04233" w:rsidR="006B7EE5" w:rsidP="00A44C57" w:rsidRDefault="00CD565D" w14:paraId="4420CC1D" w14:textId="5CB9113D">
      <w:pPr>
        <w:pStyle w:val="FirstParagraph"/>
        <w:jc w:val="both"/>
      </w:pPr>
      <w:commentRangeStart w:id="93"/>
      <w:commentRangeStart w:id="94"/>
      <w:r w:rsidRPr="00E04233">
        <w:t>Please do not add a bibliography</w:t>
      </w:r>
      <w:r w:rsidR="001455C2">
        <w:t xml:space="preserve"> manually</w:t>
      </w:r>
      <w:r w:rsidRPr="00E04233">
        <w:t xml:space="preserve">. </w:t>
      </w:r>
      <w:r w:rsidRPr="00E04233" w:rsidR="006B7EE5">
        <w:t xml:space="preserve">The bibliography will be </w:t>
      </w:r>
      <w:r w:rsidRPr="00E04233">
        <w:t xml:space="preserve">automatically </w:t>
      </w:r>
      <w:r w:rsidRPr="00E04233" w:rsidR="006B7EE5">
        <w:t xml:space="preserve">generated for you. Creating a bibliography on your own will duplicate </w:t>
      </w:r>
      <w:r w:rsidRPr="00E04233" w:rsidR="5EB2FDDA">
        <w:t>an already</w:t>
      </w:r>
      <w:r w:rsidRPr="00E04233" w:rsidR="006B7EE5">
        <w:t xml:space="preserve"> existing </w:t>
      </w:r>
      <w:r w:rsidRPr="00E04233" w:rsidR="1C291823">
        <w:t>one</w:t>
      </w:r>
      <w:r w:rsidRPr="00E04233" w:rsidR="006B7EE5">
        <w:t>.</w:t>
      </w:r>
      <w:commentRangeEnd w:id="93"/>
      <w:r w:rsidRPr="00E04233" w:rsidR="006676FB">
        <w:rPr>
          <w:rStyle w:val="CommentReference"/>
        </w:rPr>
        <w:commentReference w:id="93"/>
      </w:r>
      <w:commentRangeEnd w:id="94"/>
      <w:r w:rsidRPr="00E04233" w:rsidR="00E46AB7">
        <w:rPr>
          <w:rStyle w:val="CommentReference"/>
        </w:rPr>
        <w:commentReference w:id="94"/>
      </w:r>
    </w:p>
    <w:bookmarkEnd w:id="83"/>
    <w:p w:rsidR="000301D6" w:rsidP="00C4091C" w:rsidRDefault="000301D6" w14:paraId="4D4659DE" w14:textId="77777777">
      <w:pPr>
        <w:pStyle w:val="BodyText"/>
      </w:pPr>
    </w:p>
    <w:p w:rsidR="000301D6" w:rsidP="00C4091C" w:rsidRDefault="000301D6" w14:paraId="5733E959" w14:textId="77777777">
      <w:pPr>
        <w:pStyle w:val="BodyText"/>
      </w:pPr>
    </w:p>
    <w:p w:rsidRPr="00E04233" w:rsidR="000301D6" w:rsidP="00C4091C" w:rsidRDefault="000301D6" w14:paraId="78E825DE" w14:textId="77777777">
      <w:pPr>
        <w:pStyle w:val="BodyText"/>
      </w:pPr>
    </w:p>
    <w:sectPr w:rsidRPr="00E04233" w:rsidR="000301D6">
      <w:pgSz w:w="12240" w:h="15840" w:orient="portrait"/>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DV" w:author="Deutsch, Verena" w:date="2024-04-29T16:07:00Z" w:id="0">
    <w:p w:rsidR="003336FC" w:rsidP="006676FB" w:rsidRDefault="003336FC" w14:paraId="40C7589F" w14:textId="77777777">
      <w:pPr>
        <w:pStyle w:val="CommentText"/>
      </w:pPr>
      <w:r>
        <w:rPr>
          <w:rStyle w:val="CommentReference"/>
        </w:rPr>
        <w:annotationRef/>
      </w:r>
      <w:r>
        <w:t xml:space="preserve">General comment on the structure of this section: </w:t>
      </w:r>
      <w:r>
        <w:br/>
      </w:r>
      <w: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r>
      <w:r>
        <w:t xml:space="preserve">Everything that is more "advanced" and not absolutely necessary for the basic structure und functioning of the digital platform, could be grouped under a heading like "advanced elements". </w:t>
      </w:r>
    </w:p>
  </w:comment>
  <w:comment w:initials="DV" w:author="Deutsch, Verena" w:date="2024-04-29T16:07:00Z" w:id="1">
    <w:p w:rsidR="007223A3" w:rsidP="006676FB" w:rsidRDefault="007223A3" w14:paraId="0314F14E" w14:textId="77777777">
      <w:pPr>
        <w:pStyle w:val="CommentText"/>
      </w:pPr>
      <w:r>
        <w:rPr>
          <w:rStyle w:val="CommentReference"/>
        </w:rPr>
        <w:annotationRef/>
      </w:r>
      <w:r>
        <w:t>NB: as I noted in file 01, the formatting of headings (title case vs. sentence case) needs to be decided.</w:t>
      </w:r>
    </w:p>
  </w:comment>
  <w:comment w:initials="GT" w:author="Gabor Mihaly TOTH" w:date="2024-05-31T08:39:00Z" w:id="2">
    <w:p w:rsidR="00603FE8" w:rsidRDefault="00603FE8" w14:paraId="293C7DF6" w14:textId="578A2FCD">
      <w:pPr>
        <w:pStyle w:val="CommentText"/>
      </w:pPr>
      <w:r>
        <w:rPr>
          <w:rStyle w:val="CommentReference"/>
        </w:rPr>
        <w:annotationRef/>
      </w:r>
      <w:r>
        <w:fldChar w:fldCharType="begin"/>
      </w:r>
      <w:r>
        <w:instrText xml:space="preserve"> HYPERLINK "mailto:pawel.kaminski@uni.lu"</w:instrText>
      </w:r>
      <w:bookmarkStart w:name="_@_6F5E4B84B8674D6D94FFB9AF51DD91A7Z" w:id="4"/>
      <w:r>
        <w:fldChar w:fldCharType="separate"/>
      </w:r>
      <w:bookmarkEnd w:id="4"/>
      <w:r w:rsidRPr="735B1455">
        <w:rPr>
          <w:rStyle w:val="Mention"/>
          <w:noProof/>
        </w:rPr>
        <w:t>@Pawel KAMINSKI</w:t>
      </w:r>
      <w:r>
        <w:fldChar w:fldCharType="end"/>
      </w:r>
      <w:r w:rsidRPr="561FF12C">
        <w:t xml:space="preserve"> </w:t>
      </w:r>
    </w:p>
  </w:comment>
  <w:comment w:initials="PK" w:author="Pawel KAMINSKI" w:date="2024-06-04T10:42:00Z" w:id="3">
    <w:p w:rsidR="00CB10D2" w:rsidP="00B47883" w:rsidRDefault="00CB10D2" w14:paraId="226FEDBE" w14:textId="77777777">
      <w:pPr>
        <w:pStyle w:val="CommentText"/>
      </w:pPr>
      <w:r>
        <w:rPr>
          <w:rStyle w:val="CommentReference"/>
        </w:rPr>
        <w:annotationRef/>
      </w:r>
      <w:r>
        <w:t>Good idea. I will split it.</w:t>
      </w:r>
    </w:p>
  </w:comment>
  <w:comment w:initials="BA" w:author="Borlinghaus, Anton" w:date="2024-04-30T16:07:00Z" w:id="6">
    <w:p w:rsidR="01064C96" w:rsidRDefault="01064C96" w14:paraId="1DDE64C1" w14:textId="0F7139E6">
      <w:pPr>
        <w:pStyle w:val="CommentText"/>
      </w:pPr>
      <w:r>
        <w:t xml:space="preserve">Maybe we should change the tonality a bit more towards our usual style. </w:t>
      </w:r>
      <w:r>
        <w:rPr>
          <w:rStyle w:val="CommentReference"/>
        </w:rPr>
        <w:annotationRef/>
      </w:r>
    </w:p>
  </w:comment>
  <w:comment w:initials="GT" w:author="Gabor Mihaly TOTH" w:date="2024-05-31T08:42:00Z" w:id="7">
    <w:p w:rsidR="00603FE8" w:rsidRDefault="00603FE8" w14:paraId="373B7DEF" w14:textId="6A345217">
      <w:pPr>
        <w:pStyle w:val="CommentText"/>
      </w:pPr>
      <w:r>
        <w:rPr>
          <w:rStyle w:val="CommentReference"/>
        </w:rPr>
        <w:annotationRef/>
      </w:r>
      <w:r w:rsidRPr="7DEFD34F">
        <w:t>to be done later</w:t>
      </w:r>
    </w:p>
  </w:comment>
  <w:comment w:initials="PK" w:author="Pawel KAMINSKI" w:date="2024-06-04T11:21:00Z" w:id="8">
    <w:p w:rsidR="00E679E4" w:rsidP="00B47883" w:rsidRDefault="00E679E4" w14:paraId="19A44C9E" w14:textId="77777777">
      <w:pPr>
        <w:pStyle w:val="CommentText"/>
      </w:pPr>
      <w:r>
        <w:rPr>
          <w:rStyle w:val="CommentReference"/>
        </w:rPr>
        <w:annotationRef/>
      </w:r>
      <w:r>
        <w:t>👍</w:t>
      </w:r>
    </w:p>
  </w:comment>
  <w:comment w:initials="DV" w:author="Deutsch, Verena" w:date="2024-04-29T16:13:00Z" w:id="14">
    <w:p w:rsidR="00FF6158" w:rsidP="006676FB" w:rsidRDefault="002C12D3" w14:paraId="661DBEE6" w14:textId="19E59679">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nitials="PK" w:author="Pawel KAMINSKI" w:date="2024-06-04T11:35:00Z" w:id="15">
    <w:p w:rsidR="00CC5701" w:rsidP="00B47883" w:rsidRDefault="00CC5701" w14:paraId="02B7B37E" w14:textId="77777777">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nitials="DV" w:author="Deutsch, Verena" w:date="2024-04-29T16:21:00Z" w:id="16">
    <w:p w:rsidR="00DB021A" w:rsidP="006676FB" w:rsidRDefault="00DB021A" w14:paraId="7E702395" w14:textId="4DDD8258">
      <w:pPr>
        <w:pStyle w:val="CommentText"/>
      </w:pPr>
      <w:r>
        <w:rPr>
          <w:rStyle w:val="CommentReference"/>
        </w:rPr>
        <w:annotationRef/>
      </w:r>
      <w:r>
        <w:t>These two tables here do not show up in the digital version of these instructions but would be important to see as an example.</w:t>
      </w:r>
    </w:p>
  </w:comment>
  <w:comment w:initials="GT" w:author="Gabor Mihaly TOTH" w:date="2024-05-31T08:44:00Z" w:id="17">
    <w:p w:rsidR="00603FE8" w:rsidRDefault="00603FE8" w14:paraId="2BAAAA48" w14:textId="63D9BEE5">
      <w:pPr>
        <w:pStyle w:val="CommentText"/>
      </w:pPr>
      <w:r>
        <w:rPr>
          <w:rStyle w:val="CommentReference"/>
        </w:rPr>
        <w:annotationRef/>
      </w:r>
      <w:r>
        <w:fldChar w:fldCharType="begin"/>
      </w:r>
      <w:r>
        <w:instrText xml:space="preserve"> HYPERLINK "mailto:pawel.kaminski@uni.lu"</w:instrText>
      </w:r>
      <w:bookmarkStart w:name="_@_124B18F4528A41C5BA821B5BBC5ABE4AZ" w:id="19"/>
      <w:r>
        <w:fldChar w:fldCharType="separate"/>
      </w:r>
      <w:bookmarkEnd w:id="19"/>
      <w:r w:rsidRPr="759EE1DC">
        <w:rPr>
          <w:rStyle w:val="Mention"/>
          <w:noProof/>
        </w:rPr>
        <w:t>@Pawel KAMINSKI</w:t>
      </w:r>
      <w:r>
        <w:fldChar w:fldCharType="end"/>
      </w:r>
      <w:r w:rsidRPr="40E8758B">
        <w:t xml:space="preserve"> </w:t>
      </w:r>
    </w:p>
  </w:comment>
  <w:comment w:initials="PK" w:author="Pawel KAMINSKI" w:date="2024-06-05T10:50:00Z" w:id="18">
    <w:p w:rsidR="008B7DFA" w:rsidP="00B47883" w:rsidRDefault="008B7DFA" w14:paraId="132EE511" w14:textId="77777777">
      <w:pPr>
        <w:pStyle w:val="CommentText"/>
      </w:pPr>
      <w:r>
        <w:rPr>
          <w:rStyle w:val="CommentReference"/>
        </w:rPr>
        <w:annotationRef/>
      </w:r>
      <w:r>
        <w:t>I'll fix it.</w:t>
      </w:r>
    </w:p>
  </w:comment>
  <w:comment w:initials="DV" w:author="Deutsch, Verena [2]" w:date="2024-04-15T17:54:00Z" w:id="22">
    <w:p w:rsidR="0027445A" w:rsidP="16EC2E15" w:rsidRDefault="0027445A" w14:paraId="272E51C6" w14:textId="77777777">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rsidR="0027445A" w:rsidP="16EC2E15" w:rsidRDefault="0027445A" w14:paraId="3703EBF3" w14:textId="77777777">
      <w:pPr>
        <w:pStyle w:val="CommentText"/>
      </w:pPr>
    </w:p>
    <w:p w:rsidR="0027445A" w:rsidP="16EC2E15" w:rsidRDefault="0027445A" w14:paraId="2C7FAD02" w14:textId="77777777">
      <w:pPr>
        <w:pStyle w:val="CommentText"/>
      </w:pPr>
      <w:r>
        <w:t>It might be good to indicate mandatory and optional categories for this table?</w:t>
      </w:r>
    </w:p>
    <w:p w:rsidR="0027445A" w:rsidP="16EC2E15" w:rsidRDefault="0027445A" w14:paraId="391CF680" w14:textId="77777777">
      <w:pPr>
        <w:pStyle w:val="CommentText"/>
      </w:pPr>
    </w:p>
    <w:p w:rsidR="0027445A" w:rsidP="16EC2E15" w:rsidRDefault="0027445A" w14:paraId="27295EFF" w14:textId="77777777">
      <w:pPr>
        <w:pStyle w:val="CommentText"/>
      </w:pPr>
      <w:r>
        <w:t xml:space="preserve">I would suggest to add at least 2 more categories: </w:t>
      </w:r>
    </w:p>
    <w:p w:rsidR="0027445A" w:rsidP="16EC2E15" w:rsidRDefault="0027445A" w14:paraId="792E35F3" w14:textId="77777777">
      <w:pPr>
        <w:pStyle w:val="CommentText"/>
      </w:pPr>
      <w:r>
        <w:t>1) descriptive title (as this would be good to have in order to create figure captions automatically, this could be something like the name of a painting or the description of a graph).</w:t>
      </w:r>
    </w:p>
    <w:p w:rsidR="0027445A" w:rsidP="16EC2E15" w:rsidRDefault="0027445A" w14:paraId="7CD898E5" w14:textId="77777777">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rsidR="0027445A" w:rsidP="16EC2E15" w:rsidRDefault="0027445A" w14:paraId="1C6E7F81" w14:textId="77777777">
      <w:pPr>
        <w:pStyle w:val="CommentText"/>
      </w:pPr>
    </w:p>
    <w:p w:rsidR="0027445A" w:rsidP="16EC2E15" w:rsidRDefault="0027445A" w14:paraId="561E4A82" w14:textId="77777777">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nitials="PK" w:author="Pawel KAMINSKI" w:date="2024-06-04T12:57:00Z" w:id="21">
    <w:p w:rsidR="0027445A" w:rsidRDefault="0027445A" w14:paraId="631D447A" w14:textId="77777777">
      <w:pPr>
        <w:pStyle w:val="CommentText"/>
      </w:pPr>
      <w:r>
        <w:rPr>
          <w:rStyle w:val="CommentReference"/>
        </w:rPr>
        <w:annotationRef/>
      </w:r>
      <w:r>
        <w:t>Thank you for raising those issues. I think each deserves it's own Jira task and some discussion on the details of implementation.</w:t>
      </w:r>
    </w:p>
    <w:p w:rsidR="0027445A" w:rsidRDefault="0027445A" w14:paraId="74D8E1B2" w14:textId="77777777">
      <w:pPr>
        <w:pStyle w:val="CommentText"/>
      </w:pPr>
    </w:p>
    <w:p w:rsidR="0027445A" w:rsidRDefault="0027445A" w14:paraId="3F5760A7" w14:textId="77777777">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rsidR="0027445A" w:rsidRDefault="0027445A" w14:paraId="1623AB3B" w14:textId="77777777">
      <w:pPr>
        <w:pStyle w:val="CommentText"/>
      </w:pPr>
    </w:p>
    <w:p w:rsidR="0027445A" w:rsidRDefault="0027445A" w14:paraId="716CB1A0" w14:textId="77777777">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rsidR="0027445A" w:rsidRDefault="0027445A" w14:paraId="71E733FE" w14:textId="77777777">
      <w:pPr>
        <w:pStyle w:val="CommentText"/>
      </w:pPr>
    </w:p>
    <w:p w:rsidR="0027445A" w:rsidRDefault="0027445A" w14:paraId="4DC294A1" w14:textId="77777777">
      <w:pPr>
        <w:pStyle w:val="CommentText"/>
      </w:pPr>
      <w:r>
        <w:t>As for color vs. black and white, this requirement is new to me, I need more information. Is this only to count assets or do you need some kind of pipeline for handling those issues?</w:t>
      </w:r>
    </w:p>
    <w:p w:rsidR="0027445A" w:rsidRDefault="0027445A" w14:paraId="3CCCB9FB" w14:textId="77777777">
      <w:pPr>
        <w:pStyle w:val="CommentText"/>
      </w:pPr>
    </w:p>
    <w:p w:rsidR="0027445A" w:rsidRDefault="0027445A" w14:paraId="1507B5B1" w14:textId="77777777">
      <w:pPr>
        <w:pStyle w:val="CommentText"/>
      </w:pPr>
      <w:r>
        <w:t>Re. "Include also in paper version" field, I think we should always avoid redundant fields. It seems totally possible to just list all the "##Paper source" fields.</w:t>
      </w:r>
    </w:p>
    <w:p w:rsidR="0027445A" w:rsidRDefault="0027445A" w14:paraId="63D2032B" w14:textId="77777777">
      <w:pPr>
        <w:pStyle w:val="CommentText"/>
      </w:pPr>
    </w:p>
    <w:p w:rsidR="0027445A" w:rsidP="00B47883" w:rsidRDefault="0027445A" w14:paraId="0AD0677C" w14:textId="77777777">
      <w:pPr>
        <w:pStyle w:val="CommentText"/>
      </w:pPr>
      <w:r>
        <w:t>By the way, please provide me with a list of all information that you need reported to the editors. We can always add more information later, but I have to know in advance what kind of data you need reported.</w:t>
      </w:r>
    </w:p>
  </w:comment>
  <w:comment w:initials="DV" w:author="Deutsch, Verena [2]" w:date="2024-04-15T17:50:00Z" w:id="23">
    <w:p w:rsidR="00540965" w:rsidRDefault="008C71B8" w14:paraId="7E7070DC" w14:textId="44CB69D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r>
      <w:r w:rsidR="00540965">
        <w:t>Can this information be pulled from the table automatically or do we need an additional line in the meta data table for this information?</w:t>
      </w:r>
      <w:r w:rsidR="00540965">
        <w:br/>
      </w:r>
      <w:r w:rsidR="00540965">
        <w:br/>
      </w:r>
      <w:r w:rsidR="00540965">
        <w:t>For the print and PDF book, a caption as described above will be mandatory, but I assume that even in the digital version, the copyright information does need to be shown somewhere close to the illustration.</w:t>
      </w:r>
    </w:p>
  </w:comment>
  <w:comment w:initials="BA" w:author="Borlinghaus, Anton" w:date="2024-04-30T10:08:00Z" w:id="24">
    <w:p w:rsidR="01064C96" w:rsidRDefault="01064C96" w14:paraId="229F45F7" w14:textId="4F3D74ED">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nitials="PK" w:author="Pawel KAMINSKI" w:date="2024-06-04T14:09:00Z" w:id="25">
    <w:p w:rsidR="00195848" w:rsidRDefault="00B25EDE" w14:paraId="43BCFCCE" w14:textId="77777777">
      <w:pPr>
        <w:pStyle w:val="CommentText"/>
      </w:pPr>
      <w:r>
        <w:rPr>
          <w:rStyle w:val="CommentReference"/>
        </w:rPr>
        <w:annotationRef/>
      </w:r>
      <w:r w:rsidR="00195848">
        <w:t>We can require users to:</w:t>
      </w:r>
    </w:p>
    <w:p w:rsidR="00195848" w:rsidRDefault="00195848" w14:paraId="443B33F7" w14:textId="77777777">
      <w:pPr>
        <w:pStyle w:val="CommentText"/>
      </w:pPr>
    </w:p>
    <w:p w:rsidR="00195848" w:rsidRDefault="00195848" w14:paraId="2E456F5C" w14:textId="77777777">
      <w:pPr>
        <w:pStyle w:val="CommentText"/>
      </w:pPr>
      <w:r>
        <w:t>a) put the caption information in a certain field in a Metadata Table and generate captions out of that or</w:t>
      </w:r>
    </w:p>
    <w:p w:rsidR="00195848" w:rsidRDefault="00195848" w14:paraId="38CDF417" w14:textId="77777777">
      <w:pPr>
        <w:pStyle w:val="CommentText"/>
      </w:pPr>
    </w:p>
    <w:p w:rsidR="00195848" w:rsidRDefault="00195848" w14:paraId="5019DDC3" w14:textId="77777777">
      <w:pPr>
        <w:pStyle w:val="CommentText"/>
      </w:pPr>
      <w:r>
        <w:t>b) use the standard MS Word captions (see the "Inserting Captions" section), write a verification rule to check if each table, video, image, etc. has a caption, and report to author/editor all the places where it is missing a caption.</w:t>
      </w:r>
    </w:p>
    <w:p w:rsidR="00195848" w:rsidRDefault="00195848" w14:paraId="0B5D5FA7" w14:textId="77777777">
      <w:pPr>
        <w:pStyle w:val="CommentText"/>
      </w:pPr>
    </w:p>
    <w:p w:rsidR="00195848" w:rsidP="00B47883" w:rsidRDefault="00195848" w14:paraId="50B3B574" w14:textId="77777777">
      <w:pPr>
        <w:pStyle w:val="CommentText"/>
      </w:pPr>
      <w:r>
        <w:t>I am in favor of the second option, because by using standard MS Word captions authors will be able to cross-reference elements of their own book.</w:t>
      </w:r>
    </w:p>
  </w:comment>
  <w:comment w:initials="DV" w:author="Deutsch, Verena" w:date="2024-04-29T16:27:00Z" w:id="26">
    <w:p w:rsidR="0473A74A" w:rsidRDefault="0473A74A" w14:paraId="6DF1777E" w14:textId="5036EAB2">
      <w:pPr>
        <w:pStyle w:val="CommentText"/>
      </w:pPr>
      <w:r>
        <w:t>NB: This sub-heading would need to have a different style or you'll need to add at least a second sub-heading of the same style/hierarchy level.</w:t>
      </w:r>
      <w:r>
        <w:rPr>
          <w:rStyle w:val="CommentReference"/>
        </w:rPr>
        <w:annotationRef/>
      </w:r>
    </w:p>
  </w:comment>
  <w:comment w:initials="PK" w:author="Pawel KAMINSKI" w:date="2024-06-04T14:11:00Z" w:id="27">
    <w:p w:rsidR="00957B94" w:rsidP="00B47883" w:rsidRDefault="00957B94" w14:paraId="123A5009" w14:textId="77777777">
      <w:pPr>
        <w:pStyle w:val="CommentText"/>
      </w:pPr>
      <w:r>
        <w:rPr>
          <w:rStyle w:val="CommentReference"/>
        </w:rPr>
        <w:annotationRef/>
      </w:r>
      <w:r>
        <w:t>I changed it to heading 4.</w:t>
      </w:r>
    </w:p>
  </w:comment>
  <w:comment w:initials="DV" w:author="Deutsch, Verena" w:date="2024-04-29T17:16:00Z" w:id="35">
    <w:p w:rsidR="00B73A92" w:rsidP="00B73A92" w:rsidRDefault="00B73A92" w14:paraId="1BC3A198" w14:textId="77777777">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r>
      <w:r>
        <w:t>Typesetting: We can work with these types of captions, but we do not require them. A caption as plain text would be enough for us.</w:t>
      </w:r>
      <w:r>
        <w:br/>
      </w:r>
      <w:r>
        <w:br/>
      </w:r>
      <w:r>
        <w:t>Practicality: Could they be created from the metadata table automatically? Are we creating extra work for authors here? Do we want to emphasis, that this only needs to be done IF authors want cross-references?</w:t>
      </w:r>
    </w:p>
  </w:comment>
  <w:comment w:initials="BA" w:author="Borlinghaus, Anton" w:date="2024-04-30T11:07:00Z" w:id="36">
    <w:p w:rsidR="00B73A92" w:rsidP="00B73A92" w:rsidRDefault="00B73A92" w14:paraId="3B1AF838" w14:textId="77777777">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nitials="PK" w:author="Pawel KAMINSKI" w:date="2024-06-04T16:08:00Z" w:id="37">
    <w:p w:rsidR="006B4727" w:rsidP="00B47883" w:rsidRDefault="006B4727" w14:paraId="5CF03A87" w14:textId="77777777">
      <w:pPr>
        <w:pStyle w:val="CommentText"/>
      </w:pPr>
      <w:r>
        <w:rPr>
          <w:rStyle w:val="CommentReference"/>
        </w:rPr>
        <w:annotationRef/>
      </w:r>
      <w:r>
        <w:t>I moved this section next to the section about metadata tables.</w:t>
      </w:r>
    </w:p>
  </w:comment>
  <w:comment w:initials="PK" w:author="Pawel KAMINSKI" w:date="2024-06-04T16:19:00Z" w:id="38">
    <w:p w:rsidR="00326686" w:rsidRDefault="00326686" w14:paraId="4424472A" w14:textId="77777777">
      <w:pPr>
        <w:pStyle w:val="CommentText"/>
      </w:pPr>
      <w:r>
        <w:rPr>
          <w:rStyle w:val="CommentReference"/>
        </w:rPr>
        <w:annotationRef/>
      </w:r>
      <w:r>
        <w:t>Q: "Could they be created from the metadata table automatically?"</w:t>
      </w:r>
    </w:p>
    <w:p w:rsidR="00326686" w:rsidRDefault="00326686" w14:paraId="3ECAECE0" w14:textId="77777777">
      <w:pPr>
        <w:pStyle w:val="CommentText"/>
      </w:pPr>
      <w:r>
        <w:t>A: It can, but then the authors would have problem how to reference a table or a figure. If we require them to use the standard MS Word then can rely on standard Word cross-referencing.</w:t>
      </w:r>
    </w:p>
    <w:p w:rsidR="00326686" w:rsidRDefault="00326686" w14:paraId="09EE2652" w14:textId="77777777">
      <w:pPr>
        <w:pStyle w:val="CommentText"/>
      </w:pPr>
    </w:p>
    <w:p w:rsidR="00326686" w:rsidRDefault="00326686" w14:paraId="1040BC35" w14:textId="77777777">
      <w:pPr>
        <w:pStyle w:val="CommentText"/>
      </w:pPr>
      <w:r>
        <w:t>I propose to write a verification rule to check if every object that should have a caption has one. We can also check for formatting etc.</w:t>
      </w:r>
    </w:p>
    <w:p w:rsidR="00326686" w:rsidRDefault="00326686" w14:paraId="1E80FB5F" w14:textId="77777777">
      <w:pPr>
        <w:pStyle w:val="CommentText"/>
      </w:pPr>
    </w:p>
    <w:p w:rsidR="00326686" w:rsidRDefault="00326686" w14:paraId="5538353D" w14:textId="77777777">
      <w:pPr>
        <w:pStyle w:val="CommentText"/>
      </w:pPr>
      <w:r>
        <w:t>And I agree, we shouldn't make extra work for authors. I propose requiring them to use MS Word captions without duplicating this content in Metadata Tables.</w:t>
      </w:r>
    </w:p>
    <w:p w:rsidR="00326686" w:rsidRDefault="00326686" w14:paraId="685F5B2C" w14:textId="77777777">
      <w:pPr>
        <w:pStyle w:val="CommentText"/>
      </w:pPr>
    </w:p>
    <w:p w:rsidR="00326686" w:rsidP="00B47883" w:rsidRDefault="00326686" w14:paraId="09DA9BEC" w14:textId="77777777">
      <w:pPr>
        <w:pStyle w:val="CommentText"/>
      </w:pPr>
      <w:r>
        <w:t>Also, we shouldn't require different types of captions depending if there is cross-reference or not.</w:t>
      </w:r>
    </w:p>
  </w:comment>
  <w:comment w:initials="DV" w:author="Deutsch, Verena" w:date="2024-04-29T17:24:00Z" w:id="45">
    <w:p w:rsidR="00D12295" w:rsidP="00D12295" w:rsidRDefault="00D12295" w14:paraId="31596198" w14:textId="77777777">
      <w:pPr>
        <w:pStyle w:val="CommentText"/>
      </w:pPr>
      <w:r>
        <w:rPr>
          <w:rStyle w:val="CommentReference"/>
        </w:rPr>
        <w:annotationRef/>
      </w:r>
      <w:r>
        <w:t xml:space="preserve">Strong recommandation to use only this cross-reference, at least for figures and tables. </w:t>
      </w:r>
    </w:p>
  </w:comment>
  <w:comment w:initials="PK" w:author="Pawel KAMINSKI" w:date="2024-06-04T16:25:00Z" w:id="46">
    <w:p w:rsidR="00D12295" w:rsidP="00B47883" w:rsidRDefault="00D12295" w14:paraId="27E557A0" w14:textId="77777777">
      <w:pPr>
        <w:pStyle w:val="CommentText"/>
      </w:pPr>
      <w:r>
        <w:rPr>
          <w:rStyle w:val="CommentReference"/>
        </w:rPr>
        <w:annotationRef/>
      </w:r>
      <w:r>
        <w:t>👍</w:t>
      </w:r>
    </w:p>
  </w:comment>
  <w:comment w:initials="DV" w:author="Deutsch, Verena [2]" w:date="2024-04-15T17:57:00Z" w:id="51">
    <w:p w:rsidR="008C71B8" w:rsidP="325C01D4" w:rsidRDefault="008C71B8" w14:paraId="67D73417" w14:textId="62A085CC">
      <w:pPr>
        <w:pStyle w:val="CommentText"/>
      </w:pPr>
      <w:r>
        <w:rPr>
          <w:rStyle w:val="CommentReference"/>
        </w:rPr>
        <w:annotationRef/>
      </w:r>
      <w:r w:rsidR="325C01D4">
        <w:t>In the SDHH series, so far mostly headline style has been used, but we accept both.</w:t>
      </w:r>
    </w:p>
    <w:p w:rsidR="008C71B8" w:rsidP="325C01D4" w:rsidRDefault="008C71B8" w14:paraId="49A1E439" w14:textId="0059ED5D">
      <w:pPr>
        <w:pStyle w:val="CommentText"/>
      </w:pPr>
    </w:p>
    <w:p w:rsidR="008C71B8" w:rsidP="325C01D4" w:rsidRDefault="325C01D4" w14:paraId="701B78B0" w14:textId="54D5F921">
      <w:pPr>
        <w:pStyle w:val="CommentText"/>
      </w:pPr>
      <w:r>
        <w:t>I am removing the highlight because we are asking authors to avoid double highlighting (italics + quotation marks)</w:t>
      </w:r>
    </w:p>
  </w:comment>
  <w:comment w:initials="PK" w:author="Pawel KAMINSKI" w:date="2024-06-04T14:20:00Z" w:id="52">
    <w:p w:rsidR="00350446" w:rsidP="00B47883" w:rsidRDefault="00350446" w14:paraId="118EB550" w14:textId="77777777">
      <w:pPr>
        <w:pStyle w:val="CommentText"/>
      </w:pPr>
      <w:r>
        <w:rPr>
          <w:rStyle w:val="CommentReference"/>
        </w:rPr>
        <w:annotationRef/>
      </w:r>
      <w:r>
        <w:t>👍</w:t>
      </w:r>
    </w:p>
  </w:comment>
  <w:comment w:initials="DV" w:author="Deutsch, Verena [2]" w:date="2024-04-15T17:59:00Z" w:id="53">
    <w:p w:rsidR="00D707D5" w:rsidP="0193FEB6" w:rsidRDefault="0193FEB6" w14:paraId="13DB0FAE" w14:textId="01BD4DB0">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rsidR="00D707D5" w:rsidP="0193FEB6" w:rsidRDefault="00D707D5" w14:paraId="51D04573" w14:textId="79B685BB">
      <w:pPr>
        <w:pStyle w:val="CommentText"/>
      </w:pPr>
    </w:p>
    <w:p w:rsidR="00D707D5" w:rsidP="0193FEB6" w:rsidRDefault="0193FEB6" w14:paraId="18DAB305" w14:textId="530ED90E">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nitials="PK" w:author="Pawel KAMINSKI" w:date="2024-06-04T14:33:00Z" w:id="54">
    <w:p w:rsidR="008735D0" w:rsidRDefault="008735D0" w14:paraId="306CA0B5" w14:textId="77777777">
      <w:pPr>
        <w:pStyle w:val="CommentText"/>
      </w:pPr>
      <w:r>
        <w:rPr>
          <w:rStyle w:val="CommentReference"/>
        </w:rPr>
        <w:annotationRef/>
      </w:r>
      <w:r>
        <w:t>Heading 1 = first hierarchy level of headings in every word file. As such it will appear in the Table of Contents. Each file should start with Heading 1.</w:t>
      </w:r>
    </w:p>
    <w:p w:rsidR="008735D0" w:rsidRDefault="008735D0" w14:paraId="525E1612" w14:textId="77777777">
      <w:pPr>
        <w:pStyle w:val="CommentText"/>
      </w:pPr>
    </w:p>
    <w:p w:rsidR="008735D0" w:rsidP="00B47883" w:rsidRDefault="008735D0" w14:paraId="78EDC0E6" w14:textId="77777777">
      <w:pPr>
        <w:pStyle w:val="CommentText"/>
      </w:pPr>
      <w:r>
        <w:t>As for the footnotes in headings, I can add a verification rule to check for that.</w:t>
      </w:r>
    </w:p>
  </w:comment>
  <w:comment w:initials="DV" w:author="Deutsch, Verena [2]" w:date="2024-04-15T18:09:00Z" w:id="57">
    <w:p w:rsidR="008C71B8" w:rsidRDefault="008C71B8" w14:paraId="0A7D9AA9" w14:textId="0CDADFB3">
      <w:pPr>
        <w:pStyle w:val="CommentText"/>
      </w:pPr>
      <w:r>
        <w:rPr>
          <w:rStyle w:val="CommentReference"/>
        </w:rPr>
        <w:annotationRef/>
      </w:r>
      <w:r>
        <w:t>This is for block quotes, yes? What about regular in-line quotes (shorter ones)?</w:t>
      </w:r>
    </w:p>
  </w:comment>
  <w:comment w:initials="PK" w:author="Pawel KAMINSKI" w:date="2024-06-04T14:50:00Z" w:id="58">
    <w:p w:rsidR="00B4219B" w:rsidP="00B47883" w:rsidRDefault="00B4219B" w14:paraId="4EF8EDB9" w14:textId="77777777">
      <w:pPr>
        <w:pStyle w:val="CommentText"/>
      </w:pPr>
      <w:r>
        <w:rPr>
          <w:rStyle w:val="CommentReference"/>
        </w:rPr>
        <w:annotationRef/>
      </w:r>
      <w:r>
        <w:t>So far we do not have special formatting for the inline quotes. If needed, I can try to implement them.</w:t>
      </w:r>
    </w:p>
  </w:comment>
  <w:comment w:initials="DV" w:author="Deutsch, Verena [2]" w:date="2024-04-15T18:19:00Z" w:id="65">
    <w:p w:rsidR="00F15A91" w:rsidP="6F18F5AD" w:rsidRDefault="009246D6" w14:paraId="0122CC16" w14:textId="2850D431">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nitials="BA" w:author="Borlinghaus, Anton" w:date="2024-04-30T10:44:00Z" w:id="66">
    <w:p w:rsidR="01064C96" w:rsidRDefault="01064C96" w14:paraId="1BE2FAD1" w14:textId="4A3F7C4D">
      <w:pPr>
        <w:pStyle w:val="CommentText"/>
      </w:pPr>
      <w:r>
        <w:t>The author could provide a picture (or screenshot) of the video as "paper source"? Or when there is no paper source the source link will be displayed?</w:t>
      </w:r>
      <w:r>
        <w:rPr>
          <w:rStyle w:val="CommentReference"/>
        </w:rPr>
        <w:annotationRef/>
      </w:r>
    </w:p>
  </w:comment>
  <w:comment w:initials="GT" w:author="Gabor Mihaly TOTH" w:date="2024-05-31T09:22:00Z" w:id="67">
    <w:p w:rsidR="00603FE8" w:rsidRDefault="00603FE8" w14:paraId="1345CD8D" w14:textId="0375B5D7">
      <w:pPr>
        <w:pStyle w:val="CommentText"/>
      </w:pPr>
      <w:r>
        <w:rPr>
          <w:rStyle w:val="CommentReference"/>
        </w:rPr>
        <w:annotationRef/>
      </w:r>
      <w:r w:rsidRPr="36BA10BD">
        <w:t xml:space="preserve">great, idea, </w:t>
      </w:r>
      <w:r>
        <w:fldChar w:fldCharType="begin"/>
      </w:r>
      <w:r>
        <w:instrText xml:space="preserve"> HYPERLINK "mailto:pawel.kaminski@uni.lu"</w:instrText>
      </w:r>
      <w:bookmarkStart w:name="_@_C3B70E5E2B2A419BB45D02C46DE0AD7CZ" w:id="69"/>
      <w:r>
        <w:fldChar w:fldCharType="separate"/>
      </w:r>
      <w:bookmarkEnd w:id="69"/>
      <w:r w:rsidRPr="5F79D4C9">
        <w:rPr>
          <w:rStyle w:val="Mention"/>
          <w:noProof/>
        </w:rPr>
        <w:t>@Pawel KAMINSKI</w:t>
      </w:r>
      <w:r>
        <w:fldChar w:fldCharType="end"/>
      </w:r>
      <w:r w:rsidRPr="5F7066AF">
        <w:t xml:space="preserve"> pls include this</w:t>
      </w:r>
    </w:p>
  </w:comment>
  <w:comment w:initials="PK" w:author="Pawel KAMINSKI" w:date="2024-06-04T15:15:00Z" w:id="68">
    <w:p w:rsidR="0008061F" w:rsidRDefault="002D5256" w14:paraId="15AE54AE" w14:textId="77777777">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rsidR="0008061F" w:rsidRDefault="0008061F" w14:paraId="5BF3425E" w14:textId="77777777">
      <w:pPr>
        <w:pStyle w:val="CommentText"/>
      </w:pPr>
    </w:p>
    <w:p w:rsidR="0008061F" w:rsidP="00B47883" w:rsidRDefault="0008061F" w14:paraId="10CFE7F9" w14:textId="77777777">
      <w:pPr>
        <w:pStyle w:val="CommentText"/>
      </w:pPr>
      <w:r>
        <w:t>On later stages of development we will add something like QR code for paper version so that readers can quickly go to the video online.</w:t>
      </w:r>
    </w:p>
  </w:comment>
  <w:comment w:initials="PK" w:author="Pawel KAMINSKI" w:date="2024-06-05T10:54:00Z" w:id="72">
    <w:p w:rsidR="000F39FF" w:rsidP="00B47883" w:rsidRDefault="000F39FF" w14:paraId="3BDBB2D3" w14:textId="77777777">
      <w:pPr>
        <w:pStyle w:val="CommentText"/>
      </w:pPr>
      <w:r>
        <w:rPr>
          <w:rStyle w:val="CommentReference"/>
        </w:rPr>
        <w:annotationRef/>
      </w:r>
      <w:r>
        <w:t>I moved this part to the "advanced features" file.</w:t>
      </w:r>
    </w:p>
  </w:comment>
  <w:comment w:initials="DV" w:author="Deutsch, Verena" w:date="2024-04-29T16:55:00Z" w:id="75">
    <w:p w:rsidR="00C13E96" w:rsidP="006676FB" w:rsidRDefault="00C13E96" w14:paraId="037825D2" w14:textId="5D170F21">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nitials="BA" w:author="Borlinghaus, Anton" w:date="2024-04-30T16:15:00Z" w:id="76">
    <w:p w:rsidR="01064C96" w:rsidRDefault="01064C96" w14:paraId="7BBD4FD8" w14:textId="1B0BD059">
      <w:pPr>
        <w:pStyle w:val="CommentText"/>
      </w:pPr>
      <w:r>
        <w:t>Yes there should be a metadata table also for this (with no source path in this case).</w:t>
      </w:r>
      <w:r>
        <w:rPr>
          <w:rStyle w:val="CommentReference"/>
        </w:rPr>
        <w:annotationRef/>
      </w:r>
    </w:p>
  </w:comment>
  <w:comment w:initials="GT" w:author="Gabor Mihaly TOTH" w:date="2024-05-31T09:23:00Z" w:id="77">
    <w:p w:rsidR="00603FE8" w:rsidRDefault="00603FE8" w14:paraId="722C5ACC" w14:textId="546D5301">
      <w:pPr>
        <w:pStyle w:val="CommentText"/>
      </w:pPr>
      <w:r>
        <w:rPr>
          <w:rStyle w:val="CommentReference"/>
        </w:rPr>
        <w:annotationRef/>
      </w:r>
      <w:r>
        <w:fldChar w:fldCharType="begin"/>
      </w:r>
      <w:r>
        <w:instrText xml:space="preserve"> HYPERLINK "mailto:pawel.kaminski@uni.lu"</w:instrText>
      </w:r>
      <w:bookmarkStart w:name="_@_8F02DC102AF14510AE58FCB9F4E9C6B0Z" w:id="80"/>
      <w:r>
        <w:fldChar w:fldCharType="separate"/>
      </w:r>
      <w:bookmarkEnd w:id="80"/>
      <w:r w:rsidRPr="7226B443">
        <w:rPr>
          <w:rStyle w:val="Mention"/>
          <w:noProof/>
        </w:rPr>
        <w:t>@Pawel KAMINSKI</w:t>
      </w:r>
      <w:r>
        <w:fldChar w:fldCharType="end"/>
      </w:r>
      <w:r w:rsidRPr="1582CC90">
        <w:t xml:space="preserve"> </w:t>
      </w:r>
    </w:p>
  </w:comment>
  <w:comment w:initials="PK" w:author="Pawel KAMINSKI" w:date="2024-06-04T15:21:00Z" w:id="78">
    <w:p w:rsidR="00836345" w:rsidP="00B47883" w:rsidRDefault="00836345" w14:paraId="7271C534" w14:textId="77777777">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nitials="PK" w:author="Pawel KAMINSKI" w:date="2024-06-04T15:32:00Z" w:id="79">
    <w:p w:rsidR="00550D99" w:rsidP="00B47883" w:rsidRDefault="00550D99" w14:paraId="37511ED8" w14:textId="77777777">
      <w:pPr>
        <w:pStyle w:val="CommentText"/>
      </w:pPr>
      <w:r>
        <w:rPr>
          <w:rStyle w:val="CommentReference"/>
        </w:rPr>
        <w:annotationRef/>
      </w:r>
      <w:r>
        <w:t>What is the exact formatting of a caption? Does it have a dot at the end? Should all captions have the same format (for tables, for images, etc)?</w:t>
      </w:r>
    </w:p>
  </w:comment>
  <w:comment w:initials="DV" w:author="Deutsch, Verena [2]" w:date="2024-04-15T18:28:00Z" w:id="84">
    <w:p w:rsidR="006E1A8E" w:rsidRDefault="009246D6" w14:paraId="0E00BEB0" w14:textId="625F46F9">
      <w:pPr>
        <w:pStyle w:val="CommentText"/>
      </w:pPr>
      <w:r>
        <w:rPr>
          <w:rStyle w:val="CommentReference"/>
        </w:rPr>
        <w:annotationRef/>
      </w:r>
      <w:r w:rsidR="006E1A8E">
        <w:t>What about authors who don't use Zotero? (the majority of our authors do not use a citation software)</w:t>
      </w:r>
      <w:r w:rsidR="006E1A8E">
        <w:br/>
      </w:r>
      <w:r w:rsidR="006E1A8E">
        <w:br/>
      </w:r>
      <w:r w:rsidR="006E1A8E">
        <w:t>NB: We need a second level 2 heading here ☺️</w:t>
      </w:r>
    </w:p>
  </w:comment>
  <w:comment w:initials="HA" w:author="Horn, Andre" w:date="2024-04-26T11:16:00Z" w:id="85">
    <w:p w:rsidR="2010A6B6" w:rsidRDefault="2010A6B6" w14:paraId="23EB66C8" w14:textId="2E000D96">
      <w:pPr>
        <w:pStyle w:val="CommentText"/>
      </w:pPr>
      <w:r>
        <w:fldChar w:fldCharType="begin"/>
      </w:r>
      <w:r>
        <w:instrText xml:space="preserve"> HYPERLINK "mailto:Verena.Deutsch@degruyter.com"</w:instrText>
      </w:r>
      <w:bookmarkStart w:name="_@_A26CEF7B1C01463C9EA4AE6D44A443DEZ" w:id="89"/>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nitials="DV" w:author="Deutsch, Verena" w:date="2024-04-29T17:34:00Z" w:id="86">
    <w:p w:rsidR="003B262D" w:rsidP="006676FB" w:rsidRDefault="003B262D" w14:paraId="26C4F750" w14:textId="77777777">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r>
      <w:r>
        <w:t>In my experience, zotero and citavi also often leads to problems during copyediting, so ideally it would be disabled beforehand.</w:t>
      </w:r>
    </w:p>
  </w:comment>
  <w:comment w:initials="BA" w:author="Borlinghaus, Anton" w:date="2024-04-30T16:30:00Z" w:id="87">
    <w:p w:rsidR="01064C96" w:rsidRDefault="01064C96" w14:paraId="15E66000" w14:textId="732865A1">
      <w:pPr>
        <w:pStyle w:val="CommentText"/>
      </w:pPr>
      <w:r>
        <w:t>Lets discuss this further.</w:t>
      </w:r>
      <w:r>
        <w:rPr>
          <w:rStyle w:val="CommentReference"/>
        </w:rPr>
        <w:annotationRef/>
      </w:r>
    </w:p>
  </w:comment>
  <w:comment w:initials="PK" w:author="Pawel KAMINSKI" w:date="2024-06-05T10:15:00Z" w:id="88">
    <w:p w:rsidR="009B0639" w:rsidRDefault="008D60FA" w14:paraId="2B74B260" w14:textId="77777777">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rsidR="009B0639" w:rsidRDefault="009B0639" w14:paraId="36EBDD46" w14:textId="77777777">
      <w:pPr>
        <w:pStyle w:val="CommentText"/>
      </w:pPr>
    </w:p>
    <w:p w:rsidR="009B0639" w:rsidRDefault="009B0639" w14:paraId="11949C73" w14:textId="77777777">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rsidR="009B0639" w:rsidRDefault="009B0639" w14:paraId="0D42AF56" w14:textId="77777777">
      <w:pPr>
        <w:pStyle w:val="CommentText"/>
      </w:pPr>
    </w:p>
    <w:p w:rsidR="009B0639" w:rsidP="00B47883" w:rsidRDefault="009B0639" w14:paraId="2F8D6C24" w14:textId="77777777">
      <w:pPr>
        <w:pStyle w:val="CommentText"/>
      </w:pPr>
      <w:r>
        <w:t>So I agree, we should discuss this further. Especially I would like to know more about your experience with citation management tools, what problems did you experience?</w:t>
      </w:r>
    </w:p>
  </w:comment>
  <w:comment w:initials="DV" w:author="Deutsch, Verena" w:date="2024-04-29T17:36:00Z" w:id="93">
    <w:p w:rsidR="006676FB" w:rsidP="006676FB" w:rsidRDefault="006676FB" w14:paraId="5B4D27E8" w14:textId="77F54A9B">
      <w:pPr>
        <w:pStyle w:val="CommentText"/>
      </w:pPr>
      <w:r>
        <w:rPr>
          <w:rStyle w:val="CommentReference"/>
        </w:rPr>
        <w:annotationRef/>
      </w:r>
      <w:r>
        <w:t>We will need a plain text bibliography for typesetting.</w:t>
      </w:r>
    </w:p>
  </w:comment>
  <w:comment w:initials="PK" w:author="Pawel KAMINSKI" w:date="2024-06-05T10:03:00Z" w:id="94">
    <w:p w:rsidR="00D43A47" w:rsidP="00B47883" w:rsidRDefault="00E46AB7" w14:paraId="22A1B3CC" w14:textId="77777777">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9A49C4" w:rsidRDefault="009A49C4" w14:paraId="3D047D06" w14:textId="77777777">
      <w:pPr>
        <w:spacing w:after="0"/>
      </w:pPr>
      <w:r>
        <w:separator/>
      </w:r>
    </w:p>
  </w:endnote>
  <w:endnote w:type="continuationSeparator" w:id="0">
    <w:p w:rsidR="009A49C4" w:rsidRDefault="009A49C4" w14:paraId="76136E35" w14:textId="77777777">
      <w:pPr>
        <w:spacing w:after="0"/>
      </w:pPr>
      <w:r>
        <w:continuationSeparator/>
      </w:r>
    </w:p>
  </w:endnote>
  <w:endnote w:type="continuationNotice" w:id="1">
    <w:p w:rsidR="009A49C4" w:rsidRDefault="009A49C4" w14:paraId="2DA3BD7E" w14:textId="7777777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9A49C4" w:rsidRDefault="009A49C4" w14:paraId="288BA49F" w14:textId="77777777">
      <w:r>
        <w:separator/>
      </w:r>
    </w:p>
  </w:footnote>
  <w:footnote w:type="continuationSeparator" w:id="0">
    <w:p w:rsidR="009A49C4" w:rsidRDefault="009A49C4" w14:paraId="31F3AD18" w14:textId="77777777">
      <w:r>
        <w:continuationSeparator/>
      </w:r>
    </w:p>
  </w:footnote>
  <w:footnote w:type="continuationNotice" w:id="1">
    <w:p w:rsidR="009A49C4" w:rsidRDefault="009A49C4" w14:paraId="114A7330" w14:textId="77777777">
      <w:pPr>
        <w:spacing w:after="0"/>
      </w:pPr>
    </w:p>
  </w:footnote>
  <w:footnote w:id="2">
    <w:p w:rsidR="00C81FE4" w:rsidRDefault="00C81FE4" w14:paraId="14CAA3E6" w14:textId="27EEDA23">
      <w:pPr>
        <w:pStyle w:val="FootnoteText"/>
      </w:pPr>
      <w:r>
        <w:rPr>
          <w:rStyle w:val="FootnoteReference"/>
        </w:rPr>
        <w:footnoteRef/>
      </w:r>
      <w:r>
        <w:t xml:space="preserve"> </w:t>
      </w:r>
      <w:r w:rsidRPr="00C81FE4">
        <w:t>Unknown Author</w:t>
      </w:r>
    </w:p>
  </w:footnote>
  <w:footnote w:id="3">
    <w:p w:rsidR="0000330B" w:rsidRDefault="0000330B" w14:paraId="0A16EA45" w14:textId="4B933384">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hint="default" w:ascii="Symbol" w:hAnsi="Symbol"/>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hint="default" w:ascii="Symbol" w:hAnsi="Symbol"/>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hint="default" w:ascii="Symbol" w:hAnsi="Symbol"/>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hint="default" w:ascii="Symbol" w:hAnsi="Symbol"/>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hint="default" w:ascii="Symbol" w:hAnsi="Symbol"/>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hint="default" w:ascii="Symbol" w:hAnsi="Symbol"/>
      </w:rPr>
    </w:lvl>
    <w:lvl w:ilvl="1" w:tplc="FFFFFFFF" w:tentative="1">
      <w:start w:val="1"/>
      <w:numFmt w:val="bullet"/>
      <w:lvlText w:val="o"/>
      <w:lvlJc w:val="left"/>
      <w:pPr>
        <w:ind w:left="1440" w:hanging="360"/>
      </w:pPr>
      <w:rPr>
        <w:rFonts w:hint="default" w:ascii="Courier New" w:hAnsi="Courier New" w:cs="Courier New"/>
      </w:rPr>
    </w:lvl>
    <w:lvl w:ilvl="2" w:tplc="FFFFFFFF" w:tentative="1">
      <w:start w:val="1"/>
      <w:numFmt w:val="bullet"/>
      <w:lvlText w:val=""/>
      <w:lvlJc w:val="left"/>
      <w:pPr>
        <w:ind w:left="2160" w:hanging="360"/>
      </w:pPr>
      <w:rPr>
        <w:rFonts w:hint="default" w:ascii="Wingdings" w:hAnsi="Wingdings"/>
      </w:rPr>
    </w:lvl>
    <w:lvl w:ilvl="3" w:tplc="FFFFFFFF" w:tentative="1">
      <w:start w:val="1"/>
      <w:numFmt w:val="bullet"/>
      <w:lvlText w:val=""/>
      <w:lvlJc w:val="left"/>
      <w:pPr>
        <w:ind w:left="2880" w:hanging="360"/>
      </w:pPr>
      <w:rPr>
        <w:rFonts w:hint="default" w:ascii="Symbol" w:hAnsi="Symbol"/>
      </w:rPr>
    </w:lvl>
    <w:lvl w:ilvl="4" w:tplc="FFFFFFFF" w:tentative="1">
      <w:start w:val="1"/>
      <w:numFmt w:val="bullet"/>
      <w:lvlText w:val="o"/>
      <w:lvlJc w:val="left"/>
      <w:pPr>
        <w:ind w:left="3600" w:hanging="360"/>
      </w:pPr>
      <w:rPr>
        <w:rFonts w:hint="default" w:ascii="Courier New" w:hAnsi="Courier New" w:cs="Courier New"/>
      </w:rPr>
    </w:lvl>
    <w:lvl w:ilvl="5" w:tplc="FFFFFFFF" w:tentative="1">
      <w:start w:val="1"/>
      <w:numFmt w:val="bullet"/>
      <w:lvlText w:val=""/>
      <w:lvlJc w:val="left"/>
      <w:pPr>
        <w:ind w:left="4320" w:hanging="360"/>
      </w:pPr>
      <w:rPr>
        <w:rFonts w:hint="default" w:ascii="Wingdings" w:hAnsi="Wingdings"/>
      </w:rPr>
    </w:lvl>
    <w:lvl w:ilvl="6" w:tplc="FFFFFFFF" w:tentative="1">
      <w:start w:val="1"/>
      <w:numFmt w:val="bullet"/>
      <w:lvlText w:val=""/>
      <w:lvlJc w:val="left"/>
      <w:pPr>
        <w:ind w:left="5040" w:hanging="360"/>
      </w:pPr>
      <w:rPr>
        <w:rFonts w:hint="default" w:ascii="Symbol" w:hAnsi="Symbol"/>
      </w:rPr>
    </w:lvl>
    <w:lvl w:ilvl="7" w:tplc="FFFFFFFF" w:tentative="1">
      <w:start w:val="1"/>
      <w:numFmt w:val="bullet"/>
      <w:lvlText w:val="o"/>
      <w:lvlJc w:val="left"/>
      <w:pPr>
        <w:ind w:left="5760" w:hanging="360"/>
      </w:pPr>
      <w:rPr>
        <w:rFonts w:hint="default" w:ascii="Courier New" w:hAnsi="Courier New" w:cs="Courier New"/>
      </w:rPr>
    </w:lvl>
    <w:lvl w:ilvl="8" w:tplc="FFFFFFFF" w:tentative="1">
      <w:start w:val="1"/>
      <w:numFmt w:val="bullet"/>
      <w:lvlText w:val=""/>
      <w:lvlJc w:val="left"/>
      <w:pPr>
        <w:ind w:left="6480" w:hanging="360"/>
      </w:pPr>
      <w:rPr>
        <w:rFonts w:hint="default" w:ascii="Wingdings" w:hAnsi="Wingdings"/>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hint="default" w:ascii="Cambria" w:hAnsi="Cambria" w:eastAsiaTheme="minorHAnsi" w:cstheme="minorBidi"/>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hint="default" w:ascii="Symbol" w:hAnsi="Symbol"/>
      </w:rPr>
    </w:lvl>
    <w:lvl w:ilvl="1" w:tplc="04070003">
      <w:start w:val="1"/>
      <w:numFmt w:val="bullet"/>
      <w:lvlText w:val="o"/>
      <w:lvlJc w:val="left"/>
      <w:pPr>
        <w:ind w:left="1440" w:hanging="360"/>
      </w:pPr>
      <w:rPr>
        <w:rFonts w:hint="default" w:ascii="Courier New" w:hAnsi="Courier New" w:cs="Courier New"/>
      </w:rPr>
    </w:lvl>
    <w:lvl w:ilvl="2" w:tplc="04070005" w:tentative="1">
      <w:start w:val="1"/>
      <w:numFmt w:val="bullet"/>
      <w:lvlText w:val=""/>
      <w:lvlJc w:val="left"/>
      <w:pPr>
        <w:ind w:left="2160" w:hanging="360"/>
      </w:pPr>
      <w:rPr>
        <w:rFonts w:hint="default" w:ascii="Wingdings" w:hAnsi="Wingdings"/>
      </w:rPr>
    </w:lvl>
    <w:lvl w:ilvl="3" w:tplc="04070001" w:tentative="1">
      <w:start w:val="1"/>
      <w:numFmt w:val="bullet"/>
      <w:lvlText w:val=""/>
      <w:lvlJc w:val="left"/>
      <w:pPr>
        <w:ind w:left="2880" w:hanging="360"/>
      </w:pPr>
      <w:rPr>
        <w:rFonts w:hint="default" w:ascii="Symbol" w:hAnsi="Symbol"/>
      </w:rPr>
    </w:lvl>
    <w:lvl w:ilvl="4" w:tplc="04070003" w:tentative="1">
      <w:start w:val="1"/>
      <w:numFmt w:val="bullet"/>
      <w:lvlText w:val="o"/>
      <w:lvlJc w:val="left"/>
      <w:pPr>
        <w:ind w:left="3600" w:hanging="360"/>
      </w:pPr>
      <w:rPr>
        <w:rFonts w:hint="default" w:ascii="Courier New" w:hAnsi="Courier New" w:cs="Courier New"/>
      </w:rPr>
    </w:lvl>
    <w:lvl w:ilvl="5" w:tplc="04070005" w:tentative="1">
      <w:start w:val="1"/>
      <w:numFmt w:val="bullet"/>
      <w:lvlText w:val=""/>
      <w:lvlJc w:val="left"/>
      <w:pPr>
        <w:ind w:left="4320" w:hanging="360"/>
      </w:pPr>
      <w:rPr>
        <w:rFonts w:hint="default" w:ascii="Wingdings" w:hAnsi="Wingdings"/>
      </w:rPr>
    </w:lvl>
    <w:lvl w:ilvl="6" w:tplc="04070001" w:tentative="1">
      <w:start w:val="1"/>
      <w:numFmt w:val="bullet"/>
      <w:lvlText w:val=""/>
      <w:lvlJc w:val="left"/>
      <w:pPr>
        <w:ind w:left="5040" w:hanging="360"/>
      </w:pPr>
      <w:rPr>
        <w:rFonts w:hint="default" w:ascii="Symbol" w:hAnsi="Symbol"/>
      </w:rPr>
    </w:lvl>
    <w:lvl w:ilvl="7" w:tplc="04070003" w:tentative="1">
      <w:start w:val="1"/>
      <w:numFmt w:val="bullet"/>
      <w:lvlText w:val="o"/>
      <w:lvlJc w:val="left"/>
      <w:pPr>
        <w:ind w:left="5760" w:hanging="360"/>
      </w:pPr>
      <w:rPr>
        <w:rFonts w:hint="default" w:ascii="Courier New" w:hAnsi="Courier New" w:cs="Courier New"/>
      </w:rPr>
    </w:lvl>
    <w:lvl w:ilvl="8" w:tplc="04070005" w:tentative="1">
      <w:start w:val="1"/>
      <w:numFmt w:val="bullet"/>
      <w:lvlText w:val=""/>
      <w:lvlJc w:val="left"/>
      <w:pPr>
        <w:ind w:left="6480" w:hanging="360"/>
      </w:pPr>
      <w:rPr>
        <w:rFonts w:hint="default" w:ascii="Wingdings" w:hAnsi="Wingdings"/>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hint="default" w:ascii="Symbol" w:hAnsi="Symbol"/>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hint="default" w:ascii="Symbol" w:hAnsi="Symbol"/>
      </w:rPr>
    </w:lvl>
    <w:lvl w:ilvl="1" w:tplc="04090003">
      <w:start w:val="1"/>
      <w:numFmt w:val="bullet"/>
      <w:lvlText w:val="o"/>
      <w:lvlJc w:val="left"/>
      <w:pPr>
        <w:ind w:left="1440" w:hanging="360"/>
      </w:pPr>
      <w:rPr>
        <w:rFonts w:hint="default" w:ascii="Courier New" w:hAnsi="Courier New" w:cs="Courier New"/>
      </w:rPr>
    </w:lvl>
    <w:lvl w:ilvl="2" w:tplc="04090005">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hint="default" w:ascii="Symbol" w:hAnsi="Symbol"/>
        <w:lang w:val="en-US"/>
      </w:rPr>
    </w:lvl>
    <w:lvl w:ilvl="1" w:tplc="04090003" w:tentative="1">
      <w:start w:val="1"/>
      <w:numFmt w:val="bullet"/>
      <w:lvlText w:val="o"/>
      <w:lvlJc w:val="left"/>
      <w:pPr>
        <w:ind w:left="1440" w:hanging="360"/>
      </w:pPr>
      <w:rPr>
        <w:rFonts w:hint="default" w:ascii="Courier New" w:hAnsi="Courier New" w:cs="Courier New"/>
      </w:rPr>
    </w:lvl>
    <w:lvl w:ilvl="2" w:tplc="04090005" w:tentative="1">
      <w:start w:val="1"/>
      <w:numFmt w:val="bullet"/>
      <w:lvlText w:val=""/>
      <w:lvlJc w:val="left"/>
      <w:pPr>
        <w:ind w:left="2160" w:hanging="360"/>
      </w:pPr>
      <w:rPr>
        <w:rFonts w:hint="default" w:ascii="Wingdings" w:hAnsi="Wingdings"/>
      </w:rPr>
    </w:lvl>
    <w:lvl w:ilvl="3" w:tplc="04090001" w:tentative="1">
      <w:start w:val="1"/>
      <w:numFmt w:val="bullet"/>
      <w:lvlText w:val=""/>
      <w:lvlJc w:val="left"/>
      <w:pPr>
        <w:ind w:left="2880" w:hanging="360"/>
      </w:pPr>
      <w:rPr>
        <w:rFonts w:hint="default" w:ascii="Symbol" w:hAnsi="Symbol"/>
      </w:rPr>
    </w:lvl>
    <w:lvl w:ilvl="4" w:tplc="04090003" w:tentative="1">
      <w:start w:val="1"/>
      <w:numFmt w:val="bullet"/>
      <w:lvlText w:val="o"/>
      <w:lvlJc w:val="left"/>
      <w:pPr>
        <w:ind w:left="3600" w:hanging="360"/>
      </w:pPr>
      <w:rPr>
        <w:rFonts w:hint="default" w:ascii="Courier New" w:hAnsi="Courier New" w:cs="Courier New"/>
      </w:rPr>
    </w:lvl>
    <w:lvl w:ilvl="5" w:tplc="04090005" w:tentative="1">
      <w:start w:val="1"/>
      <w:numFmt w:val="bullet"/>
      <w:lvlText w:val=""/>
      <w:lvlJc w:val="left"/>
      <w:pPr>
        <w:ind w:left="4320" w:hanging="360"/>
      </w:pPr>
      <w:rPr>
        <w:rFonts w:hint="default" w:ascii="Wingdings" w:hAnsi="Wingdings"/>
      </w:rPr>
    </w:lvl>
    <w:lvl w:ilvl="6" w:tplc="04090001" w:tentative="1">
      <w:start w:val="1"/>
      <w:numFmt w:val="bullet"/>
      <w:lvlText w:val=""/>
      <w:lvlJc w:val="left"/>
      <w:pPr>
        <w:ind w:left="5040" w:hanging="360"/>
      </w:pPr>
      <w:rPr>
        <w:rFonts w:hint="default" w:ascii="Symbol" w:hAnsi="Symbol"/>
      </w:rPr>
    </w:lvl>
    <w:lvl w:ilvl="7" w:tplc="04090003" w:tentative="1">
      <w:start w:val="1"/>
      <w:numFmt w:val="bullet"/>
      <w:lvlText w:val="o"/>
      <w:lvlJc w:val="left"/>
      <w:pPr>
        <w:ind w:left="5760" w:hanging="360"/>
      </w:pPr>
      <w:rPr>
        <w:rFonts w:hint="default" w:ascii="Courier New" w:hAnsi="Courier New" w:cs="Courier New"/>
      </w:rPr>
    </w:lvl>
    <w:lvl w:ilvl="8" w:tplc="04090005" w:tentative="1">
      <w:start w:val="1"/>
      <w:numFmt w:val="bullet"/>
      <w:lvlText w:val=""/>
      <w:lvlJc w:val="left"/>
      <w:pPr>
        <w:ind w:left="6480" w:hanging="360"/>
      </w:pPr>
      <w:rPr>
        <w:rFonts w:hint="default" w:ascii="Wingdings" w:hAnsi="Wingdings"/>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10"/>
  <w:embedSystemFonts/>
  <w:proofState w:spelling="clean" w:grammar="dirty"/>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val="false"/>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uiPriority="99" w:semiHidden="1" w:unhideWhenUsed="1"/>
    <w:lsdException w:name="HTML Definition" w:semiHidden="1" w:unhideWhenUsed="1"/>
    <w:lsdException w:name="HTML Keyboard" w:semiHidden="1" w:unhideWhenUsed="1"/>
    <w:lsdException w:name="HTML Preformatted" w:uiPriority="99"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hAnsiTheme="majorHAnsi" w:eastAsiaTheme="majorEastAsia"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hAnsiTheme="majorHAnsi" w:eastAsiaTheme="majorEastAsia"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hAnsiTheme="majorHAnsi" w:eastAsiaTheme="majorEastAsia"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hAnsiTheme="majorHAnsi" w:eastAsiaTheme="majorEastAsia"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hAnsiTheme="majorHAnsi" w:eastAsiaTheme="majorEastAsia"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hAnsiTheme="majorHAnsi" w:eastAsiaTheme="majorEastAsia"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hAnsiTheme="majorHAnsi" w:eastAsiaTheme="majorEastAsia"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hAnsiTheme="majorHAnsi" w:eastAsiaTheme="majorEastAsia"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hAnsiTheme="majorHAnsi" w:eastAsiaTheme="majorEastAsia" w:cstheme="majorBidi"/>
      <w:color w:val="4F81BD" w:themeColor="accent1"/>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paragraph" w:styleId="BodyText">
    <w:name w:val="Body Text"/>
    <w:basedOn w:val="Normal"/>
    <w:link w:val="BodyTextChar"/>
    <w:qFormat/>
    <w:pPr>
      <w:spacing w:before="180" w:after="180"/>
    </w:pPr>
  </w:style>
  <w:style w:type="paragraph" w:styleId="FirstParagraph" w:customStyle="1">
    <w:name w:val="First Paragraph"/>
    <w:basedOn w:val="BodyText"/>
    <w:next w:val="BodyText"/>
    <w:qFormat/>
  </w:style>
  <w:style w:type="paragraph" w:styleId="Compact" w:customStyle="1">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hAnsiTheme="majorHAnsi" w:eastAsiaTheme="majorEastAsia"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styleId="Author" w:customStyle="1">
    <w:name w:val="Author"/>
    <w:next w:val="BodyText"/>
    <w:qFormat/>
    <w:pPr>
      <w:keepNext/>
      <w:keepLines/>
      <w:jc w:val="center"/>
    </w:pPr>
  </w:style>
  <w:style w:type="paragraph" w:styleId="Date">
    <w:name w:val="Date"/>
    <w:next w:val="BodyText"/>
    <w:qFormat/>
    <w:pPr>
      <w:keepNext/>
      <w:keepLines/>
      <w:jc w:val="center"/>
    </w:pPr>
  </w:style>
  <w:style w:type="paragraph" w:styleId="Abstract" w:customStyle="1">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styleId="Table" w:customStyle="1">
    <w:name w:val="Table"/>
    <w:semiHidden/>
    <w:unhideWhenUsed/>
    <w:qFormat/>
    <w:tblPr>
      <w:tblInd w:w="0" w:type="dxa"/>
      <w:tblCellMar>
        <w:top w:w="0" w:type="dxa"/>
        <w:left w:w="108" w:type="dxa"/>
        <w:bottom w:w="0" w:type="dxa"/>
        <w:right w:w="108" w:type="dxa"/>
      </w:tblCellMar>
    </w:tblPr>
  </w:style>
  <w:style w:type="paragraph" w:styleId="DefinitionTerm" w:customStyle="1">
    <w:name w:val="Definition Term"/>
    <w:basedOn w:val="Normal"/>
    <w:next w:val="Definition"/>
    <w:pPr>
      <w:keepNext/>
      <w:keepLines/>
      <w:spacing w:after="0"/>
    </w:pPr>
    <w:rPr>
      <w:b/>
    </w:rPr>
  </w:style>
  <w:style w:type="paragraph" w:styleId="Definition" w:customStyle="1">
    <w:name w:val="Definition"/>
    <w:basedOn w:val="Normal"/>
  </w:style>
  <w:style w:type="paragraph" w:styleId="Caption">
    <w:name w:val="caption"/>
    <w:basedOn w:val="Normal"/>
    <w:link w:val="CaptionChar"/>
    <w:rsid w:val="00D03884"/>
    <w:pPr>
      <w:spacing w:after="120"/>
    </w:pPr>
  </w:style>
  <w:style w:type="paragraph" w:styleId="TableCaption" w:customStyle="1">
    <w:name w:val="Table Caption"/>
    <w:basedOn w:val="Caption"/>
    <w:pPr>
      <w:keepNext/>
    </w:pPr>
  </w:style>
  <w:style w:type="paragraph" w:styleId="ImageCaption" w:customStyle="1">
    <w:name w:val="Image Caption"/>
    <w:basedOn w:val="Caption"/>
  </w:style>
  <w:style w:type="paragraph" w:styleId="Figure" w:customStyle="1">
    <w:name w:val="Figure"/>
    <w:basedOn w:val="Normal"/>
  </w:style>
  <w:style w:type="paragraph" w:styleId="CaptionedFigure" w:customStyle="1">
    <w:name w:val="Captioned Figure"/>
    <w:basedOn w:val="Figure"/>
    <w:pPr>
      <w:keepNext/>
    </w:pPr>
  </w:style>
  <w:style w:type="character" w:styleId="CaptionChar" w:customStyle="1">
    <w:name w:val="Caption Char"/>
    <w:basedOn w:val="DefaultParagraphFont"/>
    <w:link w:val="Caption"/>
    <w:rsid w:val="00D03884"/>
  </w:style>
  <w:style w:type="character" w:styleId="VerbatimChar" w:customStyle="1">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styleId="SourceCode" w:customStyle="1">
    <w:name w:val="Source Code"/>
    <w:basedOn w:val="Normal"/>
    <w:link w:val="VerbatimChar"/>
    <w:pPr>
      <w:wordWrap w:val="0"/>
    </w:pPr>
  </w:style>
  <w:style w:type="character" w:styleId="KeywordTok" w:customStyle="1">
    <w:name w:val="KeywordTok"/>
    <w:basedOn w:val="VerbatimChar"/>
    <w:rPr>
      <w:rFonts w:ascii="Consolas" w:hAnsi="Consolas"/>
      <w:b/>
      <w:color w:val="007020"/>
      <w:sz w:val="22"/>
    </w:rPr>
  </w:style>
  <w:style w:type="character" w:styleId="DataTypeTok" w:customStyle="1">
    <w:name w:val="DataTypeTok"/>
    <w:basedOn w:val="VerbatimChar"/>
    <w:rPr>
      <w:rFonts w:ascii="Consolas" w:hAnsi="Consolas"/>
      <w:color w:val="902000"/>
      <w:sz w:val="22"/>
    </w:rPr>
  </w:style>
  <w:style w:type="character" w:styleId="DecValTok" w:customStyle="1">
    <w:name w:val="DecValTok"/>
    <w:basedOn w:val="VerbatimChar"/>
    <w:rPr>
      <w:rFonts w:ascii="Consolas" w:hAnsi="Consolas"/>
      <w:color w:val="40A070"/>
      <w:sz w:val="22"/>
    </w:rPr>
  </w:style>
  <w:style w:type="character" w:styleId="BaseNTok" w:customStyle="1">
    <w:name w:val="BaseNTok"/>
    <w:basedOn w:val="VerbatimChar"/>
    <w:rPr>
      <w:rFonts w:ascii="Consolas" w:hAnsi="Consolas"/>
      <w:color w:val="40A070"/>
      <w:sz w:val="22"/>
    </w:rPr>
  </w:style>
  <w:style w:type="character" w:styleId="FloatTok" w:customStyle="1">
    <w:name w:val="FloatTok"/>
    <w:basedOn w:val="VerbatimChar"/>
    <w:rPr>
      <w:rFonts w:ascii="Consolas" w:hAnsi="Consolas"/>
      <w:color w:val="40A070"/>
      <w:sz w:val="22"/>
    </w:rPr>
  </w:style>
  <w:style w:type="character" w:styleId="ConstantTok" w:customStyle="1">
    <w:name w:val="ConstantTok"/>
    <w:basedOn w:val="VerbatimChar"/>
    <w:rPr>
      <w:rFonts w:ascii="Consolas" w:hAnsi="Consolas"/>
      <w:color w:val="880000"/>
      <w:sz w:val="22"/>
    </w:rPr>
  </w:style>
  <w:style w:type="character" w:styleId="CharTok" w:customStyle="1">
    <w:name w:val="CharTok"/>
    <w:basedOn w:val="VerbatimChar"/>
    <w:rPr>
      <w:rFonts w:ascii="Consolas" w:hAnsi="Consolas"/>
      <w:color w:val="4070A0"/>
      <w:sz w:val="22"/>
    </w:rPr>
  </w:style>
  <w:style w:type="character" w:styleId="SpecialCharTok" w:customStyle="1">
    <w:name w:val="SpecialCharTok"/>
    <w:basedOn w:val="VerbatimChar"/>
    <w:rPr>
      <w:rFonts w:ascii="Consolas" w:hAnsi="Consolas"/>
      <w:color w:val="4070A0"/>
      <w:sz w:val="22"/>
    </w:rPr>
  </w:style>
  <w:style w:type="character" w:styleId="StringTok" w:customStyle="1">
    <w:name w:val="StringTok"/>
    <w:basedOn w:val="VerbatimChar"/>
    <w:rPr>
      <w:rFonts w:ascii="Consolas" w:hAnsi="Consolas"/>
      <w:color w:val="4070A0"/>
      <w:sz w:val="22"/>
    </w:rPr>
  </w:style>
  <w:style w:type="character" w:styleId="VerbatimStringTok" w:customStyle="1">
    <w:name w:val="VerbatimStringTok"/>
    <w:basedOn w:val="VerbatimChar"/>
    <w:rPr>
      <w:rFonts w:ascii="Consolas" w:hAnsi="Consolas"/>
      <w:color w:val="4070A0"/>
      <w:sz w:val="22"/>
    </w:rPr>
  </w:style>
  <w:style w:type="character" w:styleId="SpecialStringTok" w:customStyle="1">
    <w:name w:val="SpecialStringTok"/>
    <w:basedOn w:val="VerbatimChar"/>
    <w:rPr>
      <w:rFonts w:ascii="Consolas" w:hAnsi="Consolas"/>
      <w:color w:val="BB6688"/>
      <w:sz w:val="22"/>
    </w:rPr>
  </w:style>
  <w:style w:type="character" w:styleId="ImportTok" w:customStyle="1">
    <w:name w:val="ImportTok"/>
    <w:basedOn w:val="VerbatimChar"/>
    <w:rPr>
      <w:rFonts w:ascii="Consolas" w:hAnsi="Consolas"/>
      <w:sz w:val="22"/>
    </w:rPr>
  </w:style>
  <w:style w:type="character" w:styleId="CommentTok" w:customStyle="1">
    <w:name w:val="CommentTok"/>
    <w:basedOn w:val="VerbatimChar"/>
    <w:rPr>
      <w:rFonts w:ascii="Consolas" w:hAnsi="Consolas"/>
      <w:i/>
      <w:color w:val="60A0B0"/>
      <w:sz w:val="22"/>
    </w:rPr>
  </w:style>
  <w:style w:type="character" w:styleId="DocumentationTok" w:customStyle="1">
    <w:name w:val="DocumentationTok"/>
    <w:basedOn w:val="VerbatimChar"/>
    <w:rPr>
      <w:rFonts w:ascii="Consolas" w:hAnsi="Consolas"/>
      <w:i/>
      <w:color w:val="BA2121"/>
      <w:sz w:val="22"/>
    </w:rPr>
  </w:style>
  <w:style w:type="character" w:styleId="AnnotationTok" w:customStyle="1">
    <w:name w:val="AnnotationTok"/>
    <w:basedOn w:val="VerbatimChar"/>
    <w:rPr>
      <w:rFonts w:ascii="Consolas" w:hAnsi="Consolas"/>
      <w:b/>
      <w:i/>
      <w:color w:val="60A0B0"/>
      <w:sz w:val="22"/>
    </w:rPr>
  </w:style>
  <w:style w:type="character" w:styleId="CommentVarTok" w:customStyle="1">
    <w:name w:val="CommentVarTok"/>
    <w:basedOn w:val="VerbatimChar"/>
    <w:rPr>
      <w:rFonts w:ascii="Consolas" w:hAnsi="Consolas"/>
      <w:b/>
      <w:i/>
      <w:color w:val="60A0B0"/>
      <w:sz w:val="22"/>
    </w:rPr>
  </w:style>
  <w:style w:type="character" w:styleId="OtherTok" w:customStyle="1">
    <w:name w:val="OtherTok"/>
    <w:basedOn w:val="VerbatimChar"/>
    <w:rPr>
      <w:rFonts w:ascii="Consolas" w:hAnsi="Consolas"/>
      <w:color w:val="007020"/>
      <w:sz w:val="22"/>
    </w:rPr>
  </w:style>
  <w:style w:type="character" w:styleId="FunctionTok" w:customStyle="1">
    <w:name w:val="FunctionTok"/>
    <w:basedOn w:val="VerbatimChar"/>
    <w:rPr>
      <w:rFonts w:ascii="Consolas" w:hAnsi="Consolas"/>
      <w:color w:val="06287E"/>
      <w:sz w:val="22"/>
    </w:rPr>
  </w:style>
  <w:style w:type="character" w:styleId="VariableTok" w:customStyle="1">
    <w:name w:val="VariableTok"/>
    <w:basedOn w:val="VerbatimChar"/>
    <w:rPr>
      <w:rFonts w:ascii="Consolas" w:hAnsi="Consolas"/>
      <w:color w:val="19177C"/>
      <w:sz w:val="22"/>
    </w:rPr>
  </w:style>
  <w:style w:type="character" w:styleId="ControlFlowTok" w:customStyle="1">
    <w:name w:val="ControlFlowTok"/>
    <w:basedOn w:val="VerbatimChar"/>
    <w:rPr>
      <w:rFonts w:ascii="Consolas" w:hAnsi="Consolas"/>
      <w:b/>
      <w:color w:val="007020"/>
      <w:sz w:val="22"/>
    </w:rPr>
  </w:style>
  <w:style w:type="character" w:styleId="OperatorTok" w:customStyle="1">
    <w:name w:val="OperatorTok"/>
    <w:basedOn w:val="VerbatimChar"/>
    <w:rPr>
      <w:rFonts w:ascii="Consolas" w:hAnsi="Consolas"/>
      <w:color w:val="666666"/>
      <w:sz w:val="22"/>
    </w:rPr>
  </w:style>
  <w:style w:type="character" w:styleId="BuiltInTok" w:customStyle="1">
    <w:name w:val="BuiltInTok"/>
    <w:basedOn w:val="VerbatimChar"/>
    <w:rPr>
      <w:rFonts w:ascii="Consolas" w:hAnsi="Consolas"/>
      <w:sz w:val="22"/>
    </w:rPr>
  </w:style>
  <w:style w:type="character" w:styleId="ExtensionTok" w:customStyle="1">
    <w:name w:val="ExtensionTok"/>
    <w:basedOn w:val="VerbatimChar"/>
    <w:rPr>
      <w:rFonts w:ascii="Consolas" w:hAnsi="Consolas"/>
      <w:sz w:val="22"/>
    </w:rPr>
  </w:style>
  <w:style w:type="character" w:styleId="PreprocessorTok" w:customStyle="1">
    <w:name w:val="PreprocessorTok"/>
    <w:basedOn w:val="VerbatimChar"/>
    <w:rPr>
      <w:rFonts w:ascii="Consolas" w:hAnsi="Consolas"/>
      <w:color w:val="BC7A00"/>
      <w:sz w:val="22"/>
    </w:rPr>
  </w:style>
  <w:style w:type="character" w:styleId="AttributeTok" w:customStyle="1">
    <w:name w:val="AttributeTok"/>
    <w:basedOn w:val="VerbatimChar"/>
    <w:rPr>
      <w:rFonts w:ascii="Consolas" w:hAnsi="Consolas"/>
      <w:color w:val="7D9029"/>
      <w:sz w:val="22"/>
    </w:rPr>
  </w:style>
  <w:style w:type="character" w:styleId="RegionMarkerTok" w:customStyle="1">
    <w:name w:val="RegionMarkerTok"/>
    <w:basedOn w:val="VerbatimChar"/>
    <w:rPr>
      <w:rFonts w:ascii="Consolas" w:hAnsi="Consolas"/>
      <w:sz w:val="22"/>
    </w:rPr>
  </w:style>
  <w:style w:type="character" w:styleId="InformationTok" w:customStyle="1">
    <w:name w:val="InformationTok"/>
    <w:basedOn w:val="VerbatimChar"/>
    <w:rPr>
      <w:rFonts w:ascii="Consolas" w:hAnsi="Consolas"/>
      <w:b/>
      <w:i/>
      <w:color w:val="60A0B0"/>
      <w:sz w:val="22"/>
    </w:rPr>
  </w:style>
  <w:style w:type="character" w:styleId="WarningTok" w:customStyle="1">
    <w:name w:val="WarningTok"/>
    <w:basedOn w:val="VerbatimChar"/>
    <w:rPr>
      <w:rFonts w:ascii="Consolas" w:hAnsi="Consolas"/>
      <w:b/>
      <w:i/>
      <w:color w:val="60A0B0"/>
      <w:sz w:val="22"/>
    </w:rPr>
  </w:style>
  <w:style w:type="character" w:styleId="AlertTok" w:customStyle="1">
    <w:name w:val="AlertTok"/>
    <w:basedOn w:val="VerbatimChar"/>
    <w:rPr>
      <w:rFonts w:ascii="Consolas" w:hAnsi="Consolas"/>
      <w:b/>
      <w:color w:val="FF0000"/>
      <w:sz w:val="22"/>
    </w:rPr>
  </w:style>
  <w:style w:type="character" w:styleId="ErrorTok" w:customStyle="1">
    <w:name w:val="ErrorTok"/>
    <w:basedOn w:val="VerbatimChar"/>
    <w:rPr>
      <w:rFonts w:ascii="Consolas" w:hAnsi="Consolas"/>
      <w:b/>
      <w:color w:val="FF0000"/>
      <w:sz w:val="22"/>
    </w:rPr>
  </w:style>
  <w:style w:type="character" w:styleId="NormalTok" w:customStyle="1">
    <w:name w:val="NormalTok"/>
    <w:basedOn w:val="VerbatimChar"/>
    <w:rPr>
      <w:rFonts w:ascii="Consolas" w:hAnsi="Consolas"/>
      <w:sz w:val="22"/>
    </w:rPr>
  </w:style>
  <w:style w:type="character" w:styleId="Heading2Char" w:customStyle="1">
    <w:name w:val="Heading 2 Char"/>
    <w:basedOn w:val="DefaultParagraphFont"/>
    <w:link w:val="Heading2"/>
    <w:uiPriority w:val="9"/>
    <w:rsid w:val="004F7245"/>
    <w:rPr>
      <w:rFonts w:asciiTheme="majorHAnsi" w:hAnsiTheme="majorHAnsi" w:eastAsiaTheme="majorEastAsia"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styleId="BodyTextChar" w:customStyle="1">
    <w:name w:val="Body Text Char"/>
    <w:basedOn w:val="DefaultParagraphFont"/>
    <w:link w:val="BodyText"/>
    <w:rsid w:val="00B45D17"/>
  </w:style>
  <w:style w:type="character" w:styleId="Heading3Char" w:customStyle="1">
    <w:name w:val="Heading 3 Char"/>
    <w:basedOn w:val="DefaultParagraphFont"/>
    <w:link w:val="Heading3"/>
    <w:uiPriority w:val="9"/>
    <w:rsid w:val="00F665C6"/>
    <w:rPr>
      <w:rFonts w:asciiTheme="majorHAnsi" w:hAnsiTheme="majorHAnsi" w:eastAsiaTheme="majorEastAsia"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styleId="CommentTextChar" w:customStyle="1">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styleId="CommentSubjectChar" w:customStyle="1">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FootnoteTextChar" w:customStyle="1">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styleId="Heading1Char" w:customStyle="1">
    <w:name w:val="Heading 1 Char"/>
    <w:basedOn w:val="DefaultParagraphFont"/>
    <w:link w:val="Heading1"/>
    <w:uiPriority w:val="9"/>
    <w:rsid w:val="00C4091C"/>
    <w:rPr>
      <w:rFonts w:asciiTheme="majorHAnsi" w:hAnsiTheme="majorHAnsi" w:eastAsiaTheme="majorEastAsia"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styleId="QuoteChar" w:customStyle="1">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hAnsi="Courier New" w:eastAsia="Times New Roman" w:cs="Courier New"/>
      <w:sz w:val="20"/>
      <w:szCs w:val="20"/>
    </w:rPr>
  </w:style>
  <w:style w:type="character" w:styleId="HTMLPreformattedChar" w:customStyle="1">
    <w:name w:val="HTML Preformatted Char"/>
    <w:basedOn w:val="DefaultParagraphFont"/>
    <w:link w:val="HTMLPreformatted"/>
    <w:uiPriority w:val="99"/>
    <w:semiHidden/>
    <w:rsid w:val="00B94245"/>
    <w:rPr>
      <w:rFonts w:ascii="Courier New" w:hAnsi="Courier New" w:eastAsia="Times New Roman" w:cs="Courier New"/>
      <w:sz w:val="20"/>
      <w:szCs w:val="20"/>
    </w:rPr>
  </w:style>
  <w:style w:type="character" w:styleId="HTMLCode">
    <w:name w:val="HTML Code"/>
    <w:basedOn w:val="DefaultParagraphFont"/>
    <w:uiPriority w:val="99"/>
    <w:unhideWhenUsed/>
    <w:rsid w:val="00B94245"/>
    <w:rPr>
      <w:rFonts w:ascii="Courier New" w:hAnsi="Courier New" w:eastAsia="Times New Roman"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styleId="Heading4Char" w:customStyle="1">
    <w:name w:val="Heading 4 Char"/>
    <w:basedOn w:val="DefaultParagraphFont"/>
    <w:link w:val="Heading4"/>
    <w:uiPriority w:val="9"/>
    <w:rsid w:val="00CF6297"/>
    <w:rPr>
      <w:rFonts w:asciiTheme="majorHAnsi" w:hAnsiTheme="majorHAnsi" w:eastAsiaTheme="majorEastAsia"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styleId="EndnoteTextChar" w:customStyle="1">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styleId="TahomaStandard" w:customStyle="1">
    <w:name w:val="Tahoma_Standard"/>
    <w:basedOn w:val="Normal"/>
    <w:qFormat/>
    <w:rsid w:val="008C71B8"/>
    <w:pPr>
      <w:spacing w:before="100" w:after="100" w:line="276" w:lineRule="auto"/>
    </w:pPr>
    <w:rPr>
      <w:rFonts w:ascii="Tahoma" w:hAnsi="Tahoma" w:eastAsia="Calibri" w:cs="Tahoma"/>
      <w:color w:val="000000"/>
      <w:sz w:val="21"/>
      <w:szCs w:val="21"/>
    </w:rPr>
  </w:style>
  <w:style w:type="paragraph" w:styleId="Tahomabulletpoints" w:customStyle="1">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styleId="HeaderChar" w:customStyle="1">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styleId="FooterChar" w:customStyle="1">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styleId="hljs-selector-class" w:customStyle="1">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awel KAMINSKI</dc:creator>
  <keywords/>
  <lastModifiedBy>Paweł Kamiński</lastModifiedBy>
  <revision>755</revision>
  <dcterms:created xsi:type="dcterms:W3CDTF">2025-01-17T16:13:00.0000000Z</dcterms:created>
  <dcterms:modified xsi:type="dcterms:W3CDTF">2025-02-26T17:40:15.0775608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